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r w:rsidRPr="00C129FD">
        <w:rPr>
          <w:rFonts w:cs="Times New Roman"/>
        </w:rPr>
        <w:t>Llew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lastRenderedPageBreak/>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lastRenderedPageBreak/>
        <w:t>Table of Contents</w:t>
      </w:r>
    </w:p>
    <w:p w14:paraId="50E34261" w14:textId="77777777" w:rsidR="001F688C"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1F688C">
        <w:rPr>
          <w:noProof/>
        </w:rPr>
        <w:t>Chapter 1: Sources of the Placebo Effect</w:t>
      </w:r>
      <w:r w:rsidR="001F688C">
        <w:rPr>
          <w:noProof/>
        </w:rPr>
        <w:tab/>
      </w:r>
      <w:r w:rsidR="001F688C">
        <w:rPr>
          <w:noProof/>
        </w:rPr>
        <w:fldChar w:fldCharType="begin"/>
      </w:r>
      <w:r w:rsidR="001F688C">
        <w:rPr>
          <w:noProof/>
        </w:rPr>
        <w:instrText xml:space="preserve"> PAGEREF _Toc321146317 \h </w:instrText>
      </w:r>
      <w:r w:rsidR="001F688C">
        <w:rPr>
          <w:noProof/>
        </w:rPr>
      </w:r>
      <w:r w:rsidR="001F688C">
        <w:rPr>
          <w:noProof/>
        </w:rPr>
        <w:fldChar w:fldCharType="separate"/>
      </w:r>
      <w:r w:rsidR="001F688C">
        <w:rPr>
          <w:noProof/>
        </w:rPr>
        <w:t>5</w:t>
      </w:r>
      <w:r w:rsidR="001F688C">
        <w:rPr>
          <w:noProof/>
        </w:rPr>
        <w:fldChar w:fldCharType="end"/>
      </w:r>
    </w:p>
    <w:p w14:paraId="39765E34"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1146318 \h </w:instrText>
      </w:r>
      <w:r>
        <w:rPr>
          <w:noProof/>
        </w:rPr>
      </w:r>
      <w:r>
        <w:rPr>
          <w:noProof/>
        </w:rPr>
        <w:fldChar w:fldCharType="separate"/>
      </w:r>
      <w:r>
        <w:rPr>
          <w:noProof/>
        </w:rPr>
        <w:t>5</w:t>
      </w:r>
      <w:r>
        <w:rPr>
          <w:noProof/>
        </w:rPr>
        <w:fldChar w:fldCharType="end"/>
      </w:r>
    </w:p>
    <w:p w14:paraId="0D08B800"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1146319 \h </w:instrText>
      </w:r>
      <w:r>
        <w:rPr>
          <w:noProof/>
        </w:rPr>
      </w:r>
      <w:r>
        <w:rPr>
          <w:noProof/>
        </w:rPr>
        <w:fldChar w:fldCharType="separate"/>
      </w:r>
      <w:r>
        <w:rPr>
          <w:noProof/>
        </w:rPr>
        <w:t>6</w:t>
      </w:r>
      <w:r>
        <w:rPr>
          <w:noProof/>
        </w:rPr>
        <w:fldChar w:fldCharType="end"/>
      </w:r>
    </w:p>
    <w:p w14:paraId="228799F0"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1146320 \h </w:instrText>
      </w:r>
      <w:r>
        <w:rPr>
          <w:noProof/>
        </w:rPr>
      </w:r>
      <w:r>
        <w:rPr>
          <w:noProof/>
        </w:rPr>
        <w:fldChar w:fldCharType="separate"/>
      </w:r>
      <w:r>
        <w:rPr>
          <w:noProof/>
        </w:rPr>
        <w:t>8</w:t>
      </w:r>
      <w:r>
        <w:rPr>
          <w:noProof/>
        </w:rPr>
        <w:fldChar w:fldCharType="end"/>
      </w:r>
    </w:p>
    <w:p w14:paraId="47296008" w14:textId="77777777" w:rsidR="001F688C" w:rsidRDefault="001F688C">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1146321 \h </w:instrText>
      </w:r>
      <w:r>
        <w:rPr>
          <w:noProof/>
        </w:rPr>
      </w:r>
      <w:r>
        <w:rPr>
          <w:noProof/>
        </w:rPr>
        <w:fldChar w:fldCharType="separate"/>
      </w:r>
      <w:r>
        <w:rPr>
          <w:noProof/>
        </w:rPr>
        <w:t>8</w:t>
      </w:r>
      <w:r>
        <w:rPr>
          <w:noProof/>
        </w:rPr>
        <w:fldChar w:fldCharType="end"/>
      </w:r>
    </w:p>
    <w:p w14:paraId="1955F690" w14:textId="77777777" w:rsidR="001F688C" w:rsidRDefault="001F688C">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1146322 \h </w:instrText>
      </w:r>
      <w:r>
        <w:rPr>
          <w:noProof/>
        </w:rPr>
      </w:r>
      <w:r>
        <w:rPr>
          <w:noProof/>
        </w:rPr>
        <w:fldChar w:fldCharType="separate"/>
      </w:r>
      <w:r>
        <w:rPr>
          <w:noProof/>
        </w:rPr>
        <w:t>12</w:t>
      </w:r>
      <w:r>
        <w:rPr>
          <w:noProof/>
        </w:rPr>
        <w:fldChar w:fldCharType="end"/>
      </w:r>
    </w:p>
    <w:p w14:paraId="11E0BC1F" w14:textId="77777777" w:rsidR="001F688C" w:rsidRDefault="001F688C">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1146323 \h </w:instrText>
      </w:r>
      <w:r>
        <w:rPr>
          <w:noProof/>
        </w:rPr>
      </w:r>
      <w:r>
        <w:rPr>
          <w:noProof/>
        </w:rPr>
        <w:fldChar w:fldCharType="separate"/>
      </w:r>
      <w:r>
        <w:rPr>
          <w:noProof/>
        </w:rPr>
        <w:t>13</w:t>
      </w:r>
      <w:r>
        <w:rPr>
          <w:noProof/>
        </w:rPr>
        <w:fldChar w:fldCharType="end"/>
      </w:r>
    </w:p>
    <w:p w14:paraId="759DA183" w14:textId="77777777" w:rsidR="001F688C" w:rsidRDefault="001F688C">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1146324 \h </w:instrText>
      </w:r>
      <w:r>
        <w:rPr>
          <w:noProof/>
        </w:rPr>
      </w:r>
      <w:r>
        <w:rPr>
          <w:noProof/>
        </w:rPr>
        <w:fldChar w:fldCharType="separate"/>
      </w:r>
      <w:r>
        <w:rPr>
          <w:noProof/>
        </w:rPr>
        <w:t>21</w:t>
      </w:r>
      <w:r>
        <w:rPr>
          <w:noProof/>
        </w:rPr>
        <w:fldChar w:fldCharType="end"/>
      </w:r>
    </w:p>
    <w:p w14:paraId="3B4A1DE5" w14:textId="77777777" w:rsidR="001F688C" w:rsidRDefault="001F688C">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1146325 \h </w:instrText>
      </w:r>
      <w:r>
        <w:rPr>
          <w:noProof/>
        </w:rPr>
      </w:r>
      <w:r>
        <w:rPr>
          <w:noProof/>
        </w:rPr>
        <w:fldChar w:fldCharType="separate"/>
      </w:r>
      <w:r>
        <w:rPr>
          <w:noProof/>
        </w:rPr>
        <w:t>21</w:t>
      </w:r>
      <w:r>
        <w:rPr>
          <w:noProof/>
        </w:rPr>
        <w:fldChar w:fldCharType="end"/>
      </w:r>
    </w:p>
    <w:p w14:paraId="2569A50C" w14:textId="77777777" w:rsidR="001F688C" w:rsidRDefault="001F688C">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1146326 \h </w:instrText>
      </w:r>
      <w:r>
        <w:rPr>
          <w:noProof/>
        </w:rPr>
      </w:r>
      <w:r>
        <w:rPr>
          <w:noProof/>
        </w:rPr>
        <w:fldChar w:fldCharType="separate"/>
      </w:r>
      <w:r>
        <w:rPr>
          <w:noProof/>
        </w:rPr>
        <w:t>23</w:t>
      </w:r>
      <w:r>
        <w:rPr>
          <w:noProof/>
        </w:rPr>
        <w:fldChar w:fldCharType="end"/>
      </w:r>
    </w:p>
    <w:p w14:paraId="60ED8271" w14:textId="77777777" w:rsidR="001F688C" w:rsidRDefault="001F688C">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1146327 \h </w:instrText>
      </w:r>
      <w:r>
        <w:rPr>
          <w:noProof/>
        </w:rPr>
      </w:r>
      <w:r>
        <w:rPr>
          <w:noProof/>
        </w:rPr>
        <w:fldChar w:fldCharType="separate"/>
      </w:r>
      <w:r>
        <w:rPr>
          <w:noProof/>
        </w:rPr>
        <w:t>24</w:t>
      </w:r>
      <w:r>
        <w:rPr>
          <w:noProof/>
        </w:rPr>
        <w:fldChar w:fldCharType="end"/>
      </w:r>
    </w:p>
    <w:p w14:paraId="12B21507" w14:textId="77777777" w:rsidR="001F688C" w:rsidRDefault="001F688C">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1146328 \h </w:instrText>
      </w:r>
      <w:r>
        <w:rPr>
          <w:noProof/>
        </w:rPr>
      </w:r>
      <w:r>
        <w:rPr>
          <w:noProof/>
        </w:rPr>
        <w:fldChar w:fldCharType="separate"/>
      </w:r>
      <w:r>
        <w:rPr>
          <w:noProof/>
        </w:rPr>
        <w:t>26</w:t>
      </w:r>
      <w:r>
        <w:rPr>
          <w:noProof/>
        </w:rPr>
        <w:fldChar w:fldCharType="end"/>
      </w:r>
    </w:p>
    <w:p w14:paraId="54DD5734" w14:textId="77777777" w:rsidR="001F688C" w:rsidRDefault="001F688C">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1146329 \h </w:instrText>
      </w:r>
      <w:r>
        <w:rPr>
          <w:noProof/>
        </w:rPr>
      </w:r>
      <w:r>
        <w:rPr>
          <w:noProof/>
        </w:rPr>
        <w:fldChar w:fldCharType="separate"/>
      </w:r>
      <w:r>
        <w:rPr>
          <w:noProof/>
        </w:rPr>
        <w:t>27</w:t>
      </w:r>
      <w:r>
        <w:rPr>
          <w:noProof/>
        </w:rPr>
        <w:fldChar w:fldCharType="end"/>
      </w:r>
    </w:p>
    <w:p w14:paraId="4A673F6E" w14:textId="77777777" w:rsidR="001F688C" w:rsidRDefault="001F688C">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1146330 \h </w:instrText>
      </w:r>
      <w:r>
        <w:rPr>
          <w:noProof/>
        </w:rPr>
      </w:r>
      <w:r>
        <w:rPr>
          <w:noProof/>
        </w:rPr>
        <w:fldChar w:fldCharType="separate"/>
      </w:r>
      <w:r>
        <w:rPr>
          <w:noProof/>
        </w:rPr>
        <w:t>29</w:t>
      </w:r>
      <w:r>
        <w:rPr>
          <w:noProof/>
        </w:rPr>
        <w:fldChar w:fldCharType="end"/>
      </w:r>
    </w:p>
    <w:p w14:paraId="75F93B1F"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1146331 \h </w:instrText>
      </w:r>
      <w:r>
        <w:rPr>
          <w:noProof/>
        </w:rPr>
      </w:r>
      <w:r>
        <w:rPr>
          <w:noProof/>
        </w:rPr>
        <w:fldChar w:fldCharType="separate"/>
      </w:r>
      <w:r>
        <w:rPr>
          <w:noProof/>
        </w:rPr>
        <w:t>36</w:t>
      </w:r>
      <w:r>
        <w:rPr>
          <w:noProof/>
        </w:rPr>
        <w:fldChar w:fldCharType="end"/>
      </w:r>
    </w:p>
    <w:p w14:paraId="755DFE22" w14:textId="77777777" w:rsidR="001F688C" w:rsidRDefault="001F688C">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1146332 \h </w:instrText>
      </w:r>
      <w:r>
        <w:rPr>
          <w:noProof/>
        </w:rPr>
      </w:r>
      <w:r>
        <w:rPr>
          <w:noProof/>
        </w:rPr>
        <w:fldChar w:fldCharType="separate"/>
      </w:r>
      <w:r>
        <w:rPr>
          <w:noProof/>
        </w:rPr>
        <w:t>39</w:t>
      </w:r>
      <w:r>
        <w:rPr>
          <w:noProof/>
        </w:rPr>
        <w:fldChar w:fldCharType="end"/>
      </w:r>
    </w:p>
    <w:p w14:paraId="31EB5184" w14:textId="77777777" w:rsidR="001F688C" w:rsidRDefault="001F688C">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1146333 \h </w:instrText>
      </w:r>
      <w:r>
        <w:rPr>
          <w:noProof/>
        </w:rPr>
      </w:r>
      <w:r>
        <w:rPr>
          <w:noProof/>
        </w:rPr>
        <w:fldChar w:fldCharType="separate"/>
      </w:r>
      <w:r>
        <w:rPr>
          <w:noProof/>
        </w:rPr>
        <w:t>41</w:t>
      </w:r>
      <w:r>
        <w:rPr>
          <w:noProof/>
        </w:rPr>
        <w:fldChar w:fldCharType="end"/>
      </w:r>
    </w:p>
    <w:p w14:paraId="2BA315D6" w14:textId="77777777" w:rsidR="001F688C" w:rsidRDefault="001F688C">
      <w:pPr>
        <w:pStyle w:val="TOC3"/>
        <w:tabs>
          <w:tab w:val="right" w:leader="dot" w:pos="8290"/>
        </w:tabs>
        <w:rPr>
          <w:rFonts w:asciiTheme="minorHAnsi" w:hAnsiTheme="minorHAnsi"/>
          <w:noProof/>
          <w:sz w:val="24"/>
          <w:szCs w:val="24"/>
          <w:lang w:val="en-AU" w:eastAsia="ja-JP"/>
        </w:rPr>
      </w:pPr>
      <w:r>
        <w:rPr>
          <w:noProof/>
        </w:rPr>
        <w:t>Self-Deception</w:t>
      </w:r>
      <w:r>
        <w:rPr>
          <w:noProof/>
        </w:rPr>
        <w:tab/>
      </w:r>
      <w:r>
        <w:rPr>
          <w:noProof/>
        </w:rPr>
        <w:fldChar w:fldCharType="begin"/>
      </w:r>
      <w:r>
        <w:rPr>
          <w:noProof/>
        </w:rPr>
        <w:instrText xml:space="preserve"> PAGEREF _Toc321146334 \h </w:instrText>
      </w:r>
      <w:r>
        <w:rPr>
          <w:noProof/>
        </w:rPr>
      </w:r>
      <w:r>
        <w:rPr>
          <w:noProof/>
        </w:rPr>
        <w:fldChar w:fldCharType="separate"/>
      </w:r>
      <w:r>
        <w:rPr>
          <w:noProof/>
        </w:rPr>
        <w:t>4</w:t>
      </w:r>
      <w:r>
        <w:rPr>
          <w:noProof/>
        </w:rPr>
        <w:t>4</w:t>
      </w:r>
      <w:r>
        <w:rPr>
          <w:noProof/>
        </w:rPr>
        <w:fldChar w:fldCharType="end"/>
      </w:r>
    </w:p>
    <w:p w14:paraId="2A898743" w14:textId="77777777" w:rsidR="001F688C" w:rsidRDefault="001F688C">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1146335 \h </w:instrText>
      </w:r>
      <w:r>
        <w:rPr>
          <w:noProof/>
        </w:rPr>
      </w:r>
      <w:r>
        <w:rPr>
          <w:noProof/>
        </w:rPr>
        <w:fldChar w:fldCharType="separate"/>
      </w:r>
      <w:r>
        <w:rPr>
          <w:noProof/>
        </w:rPr>
        <w:t>49</w:t>
      </w:r>
      <w:r>
        <w:rPr>
          <w:noProof/>
        </w:rPr>
        <w:fldChar w:fldCharType="end"/>
      </w:r>
    </w:p>
    <w:p w14:paraId="7916EAFB"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1146336 \h </w:instrText>
      </w:r>
      <w:r>
        <w:rPr>
          <w:noProof/>
        </w:rPr>
      </w:r>
      <w:r>
        <w:rPr>
          <w:noProof/>
        </w:rPr>
        <w:fldChar w:fldCharType="separate"/>
      </w:r>
      <w:r>
        <w:rPr>
          <w:noProof/>
        </w:rPr>
        <w:t>49</w:t>
      </w:r>
      <w:r>
        <w:rPr>
          <w:noProof/>
        </w:rPr>
        <w:fldChar w:fldCharType="end"/>
      </w:r>
    </w:p>
    <w:p w14:paraId="7F41909F"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1146337 \h </w:instrText>
      </w:r>
      <w:r>
        <w:rPr>
          <w:noProof/>
        </w:rPr>
      </w:r>
      <w:r>
        <w:rPr>
          <w:noProof/>
        </w:rPr>
        <w:fldChar w:fldCharType="separate"/>
      </w:r>
      <w:r>
        <w:rPr>
          <w:noProof/>
        </w:rPr>
        <w:t>52</w:t>
      </w:r>
      <w:r>
        <w:rPr>
          <w:noProof/>
        </w:rPr>
        <w:fldChar w:fldCharType="end"/>
      </w:r>
    </w:p>
    <w:p w14:paraId="11562444"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Sources of Expectancies</w:t>
      </w:r>
      <w:r>
        <w:rPr>
          <w:noProof/>
        </w:rPr>
        <w:tab/>
      </w:r>
      <w:r>
        <w:rPr>
          <w:noProof/>
        </w:rPr>
        <w:fldChar w:fldCharType="begin"/>
      </w:r>
      <w:r>
        <w:rPr>
          <w:noProof/>
        </w:rPr>
        <w:instrText xml:space="preserve"> PAGEREF _Toc321146338 \h </w:instrText>
      </w:r>
      <w:r>
        <w:rPr>
          <w:noProof/>
        </w:rPr>
      </w:r>
      <w:r>
        <w:rPr>
          <w:noProof/>
        </w:rPr>
        <w:fldChar w:fldCharType="separate"/>
      </w:r>
      <w:r>
        <w:rPr>
          <w:noProof/>
        </w:rPr>
        <w:t>53</w:t>
      </w:r>
      <w:r>
        <w:rPr>
          <w:noProof/>
        </w:rPr>
        <w:fldChar w:fldCharType="end"/>
      </w:r>
    </w:p>
    <w:p w14:paraId="30BA0BF6" w14:textId="77777777" w:rsidR="001F688C" w:rsidRDefault="001F688C">
      <w:pPr>
        <w:pStyle w:val="TOC3"/>
        <w:tabs>
          <w:tab w:val="right" w:leader="dot" w:pos="8290"/>
        </w:tabs>
        <w:rPr>
          <w:rFonts w:asciiTheme="minorHAnsi" w:hAnsiTheme="minorHAnsi"/>
          <w:noProof/>
          <w:sz w:val="24"/>
          <w:szCs w:val="24"/>
          <w:lang w:val="en-AU" w:eastAsia="ja-JP"/>
        </w:rPr>
      </w:pPr>
      <w:r>
        <w:rPr>
          <w:noProof/>
        </w:rPr>
        <w:t>Verbally-Induced Expectancies</w:t>
      </w:r>
      <w:r>
        <w:rPr>
          <w:noProof/>
        </w:rPr>
        <w:tab/>
      </w:r>
      <w:r>
        <w:rPr>
          <w:noProof/>
        </w:rPr>
        <w:fldChar w:fldCharType="begin"/>
      </w:r>
      <w:r>
        <w:rPr>
          <w:noProof/>
        </w:rPr>
        <w:instrText xml:space="preserve"> PAGEREF _Toc321146339 \h </w:instrText>
      </w:r>
      <w:r>
        <w:rPr>
          <w:noProof/>
        </w:rPr>
      </w:r>
      <w:r>
        <w:rPr>
          <w:noProof/>
        </w:rPr>
        <w:fldChar w:fldCharType="separate"/>
      </w:r>
      <w:r>
        <w:rPr>
          <w:noProof/>
        </w:rPr>
        <w:t>53</w:t>
      </w:r>
      <w:r>
        <w:rPr>
          <w:noProof/>
        </w:rPr>
        <w:fldChar w:fldCharType="end"/>
      </w:r>
    </w:p>
    <w:p w14:paraId="6C69AC3D" w14:textId="77777777" w:rsidR="001F688C" w:rsidRDefault="001F688C">
      <w:pPr>
        <w:pStyle w:val="TOC3"/>
        <w:tabs>
          <w:tab w:val="right" w:leader="dot" w:pos="8290"/>
        </w:tabs>
        <w:rPr>
          <w:rFonts w:asciiTheme="minorHAnsi" w:hAnsiTheme="minorHAnsi"/>
          <w:noProof/>
          <w:sz w:val="24"/>
          <w:szCs w:val="24"/>
          <w:lang w:val="en-AU" w:eastAsia="ja-JP"/>
        </w:rPr>
      </w:pPr>
      <w:r>
        <w:rPr>
          <w:noProof/>
        </w:rPr>
        <w:t>Expectancies Acquired from Personal Experience</w:t>
      </w:r>
      <w:r>
        <w:rPr>
          <w:noProof/>
        </w:rPr>
        <w:tab/>
      </w:r>
      <w:r>
        <w:rPr>
          <w:noProof/>
        </w:rPr>
        <w:fldChar w:fldCharType="begin"/>
      </w:r>
      <w:r>
        <w:rPr>
          <w:noProof/>
        </w:rPr>
        <w:instrText xml:space="preserve"> PAGEREF _Toc321146340 \h </w:instrText>
      </w:r>
      <w:r>
        <w:rPr>
          <w:noProof/>
        </w:rPr>
      </w:r>
      <w:r>
        <w:rPr>
          <w:noProof/>
        </w:rPr>
        <w:fldChar w:fldCharType="separate"/>
      </w:r>
      <w:r>
        <w:rPr>
          <w:noProof/>
        </w:rPr>
        <w:t>56</w:t>
      </w:r>
      <w:r>
        <w:rPr>
          <w:noProof/>
        </w:rPr>
        <w:fldChar w:fldCharType="end"/>
      </w:r>
    </w:p>
    <w:p w14:paraId="2D019221" w14:textId="77777777" w:rsidR="001F688C" w:rsidRDefault="001F688C">
      <w:pPr>
        <w:pStyle w:val="TOC3"/>
        <w:tabs>
          <w:tab w:val="right" w:leader="dot" w:pos="8290"/>
        </w:tabs>
        <w:rPr>
          <w:rFonts w:asciiTheme="minorHAnsi" w:hAnsiTheme="minorHAnsi"/>
          <w:noProof/>
          <w:sz w:val="24"/>
          <w:szCs w:val="24"/>
          <w:lang w:val="en-AU" w:eastAsia="ja-JP"/>
        </w:rPr>
      </w:pPr>
      <w:r>
        <w:rPr>
          <w:noProof/>
        </w:rPr>
        <w:t>Experimentally-Conditioned Expectancies</w:t>
      </w:r>
      <w:r>
        <w:rPr>
          <w:noProof/>
        </w:rPr>
        <w:tab/>
      </w:r>
      <w:r>
        <w:rPr>
          <w:noProof/>
        </w:rPr>
        <w:fldChar w:fldCharType="begin"/>
      </w:r>
      <w:r>
        <w:rPr>
          <w:noProof/>
        </w:rPr>
        <w:instrText xml:space="preserve"> PAGEREF _Toc321146341 \h </w:instrText>
      </w:r>
      <w:r>
        <w:rPr>
          <w:noProof/>
        </w:rPr>
      </w:r>
      <w:r>
        <w:rPr>
          <w:noProof/>
        </w:rPr>
        <w:fldChar w:fldCharType="separate"/>
      </w:r>
      <w:r>
        <w:rPr>
          <w:noProof/>
        </w:rPr>
        <w:t>56</w:t>
      </w:r>
      <w:r>
        <w:rPr>
          <w:noProof/>
        </w:rPr>
        <w:fldChar w:fldCharType="end"/>
      </w:r>
    </w:p>
    <w:p w14:paraId="304FBA1B"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Chains of Expectancies</w:t>
      </w:r>
      <w:r>
        <w:rPr>
          <w:noProof/>
        </w:rPr>
        <w:tab/>
      </w:r>
      <w:r>
        <w:rPr>
          <w:noProof/>
        </w:rPr>
        <w:fldChar w:fldCharType="begin"/>
      </w:r>
      <w:r>
        <w:rPr>
          <w:noProof/>
        </w:rPr>
        <w:instrText xml:space="preserve"> PAGEREF _Toc321146342 \h </w:instrText>
      </w:r>
      <w:r>
        <w:rPr>
          <w:noProof/>
        </w:rPr>
      </w:r>
      <w:r>
        <w:rPr>
          <w:noProof/>
        </w:rPr>
        <w:fldChar w:fldCharType="separate"/>
      </w:r>
      <w:r>
        <w:rPr>
          <w:noProof/>
        </w:rPr>
        <w:t>57</w:t>
      </w:r>
      <w:r>
        <w:rPr>
          <w:noProof/>
        </w:rPr>
        <w:fldChar w:fldCharType="end"/>
      </w:r>
    </w:p>
    <w:p w14:paraId="7DA36789" w14:textId="77777777" w:rsidR="001F688C" w:rsidRDefault="001F688C">
      <w:pPr>
        <w:pStyle w:val="TOC1"/>
        <w:tabs>
          <w:tab w:val="right" w:leader="dot" w:pos="8290"/>
        </w:tabs>
        <w:rPr>
          <w:rFonts w:asciiTheme="minorHAnsi" w:hAnsiTheme="minorHAnsi"/>
          <w:b w:val="0"/>
          <w:noProof/>
          <w:lang w:val="en-AU" w:eastAsia="ja-JP"/>
        </w:rPr>
      </w:pPr>
      <w:r>
        <w:rPr>
          <w:noProof/>
        </w:rPr>
        <w:lastRenderedPageBreak/>
        <w:t>Chapter 2: The Role of Expectancies in Drug Withdrawal</w:t>
      </w:r>
      <w:r>
        <w:rPr>
          <w:noProof/>
        </w:rPr>
        <w:tab/>
      </w:r>
      <w:r>
        <w:rPr>
          <w:noProof/>
        </w:rPr>
        <w:fldChar w:fldCharType="begin"/>
      </w:r>
      <w:r>
        <w:rPr>
          <w:noProof/>
        </w:rPr>
        <w:instrText xml:space="preserve"> PAGEREF _Toc321146343 \h </w:instrText>
      </w:r>
      <w:r>
        <w:rPr>
          <w:noProof/>
        </w:rPr>
      </w:r>
      <w:r>
        <w:rPr>
          <w:noProof/>
        </w:rPr>
        <w:fldChar w:fldCharType="separate"/>
      </w:r>
      <w:r>
        <w:rPr>
          <w:noProof/>
        </w:rPr>
        <w:t>58</w:t>
      </w:r>
      <w:r>
        <w:rPr>
          <w:noProof/>
        </w:rPr>
        <w:fldChar w:fldCharType="end"/>
      </w:r>
    </w:p>
    <w:p w14:paraId="00C7E8C9"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1146344 \h </w:instrText>
      </w:r>
      <w:r>
        <w:rPr>
          <w:noProof/>
        </w:rPr>
      </w:r>
      <w:r>
        <w:rPr>
          <w:noProof/>
        </w:rPr>
        <w:fldChar w:fldCharType="separate"/>
      </w:r>
      <w:r>
        <w:rPr>
          <w:noProof/>
        </w:rPr>
        <w:t>59</w:t>
      </w:r>
      <w:r>
        <w:rPr>
          <w:noProof/>
        </w:rPr>
        <w:fldChar w:fldCharType="end"/>
      </w:r>
    </w:p>
    <w:p w14:paraId="103A1DCC"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1146345 \h </w:instrText>
      </w:r>
      <w:r>
        <w:rPr>
          <w:noProof/>
        </w:rPr>
      </w:r>
      <w:r>
        <w:rPr>
          <w:noProof/>
        </w:rPr>
        <w:fldChar w:fldCharType="separate"/>
      </w:r>
      <w:r>
        <w:rPr>
          <w:noProof/>
        </w:rPr>
        <w:t>60</w:t>
      </w:r>
      <w:r>
        <w:rPr>
          <w:noProof/>
        </w:rPr>
        <w:fldChar w:fldCharType="end"/>
      </w:r>
    </w:p>
    <w:p w14:paraId="2095C61F"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1146346 \h </w:instrText>
      </w:r>
      <w:r>
        <w:rPr>
          <w:noProof/>
        </w:rPr>
      </w:r>
      <w:r>
        <w:rPr>
          <w:noProof/>
        </w:rPr>
        <w:fldChar w:fldCharType="separate"/>
      </w:r>
      <w:r>
        <w:rPr>
          <w:noProof/>
        </w:rPr>
        <w:t>63</w:t>
      </w:r>
      <w:r>
        <w:rPr>
          <w:noProof/>
        </w:rPr>
        <w:fldChar w:fldCharType="end"/>
      </w:r>
    </w:p>
    <w:p w14:paraId="2CDE5C48" w14:textId="77777777" w:rsidR="001F688C" w:rsidRDefault="001F688C">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1146347 \h </w:instrText>
      </w:r>
      <w:r>
        <w:rPr>
          <w:noProof/>
        </w:rPr>
      </w:r>
      <w:r>
        <w:rPr>
          <w:noProof/>
        </w:rPr>
        <w:fldChar w:fldCharType="separate"/>
      </w:r>
      <w:r>
        <w:rPr>
          <w:noProof/>
        </w:rPr>
        <w:t>70</w:t>
      </w:r>
      <w:r>
        <w:rPr>
          <w:noProof/>
        </w:rPr>
        <w:fldChar w:fldCharType="end"/>
      </w:r>
    </w:p>
    <w:p w14:paraId="6986FD26"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1146348 \h </w:instrText>
      </w:r>
      <w:r>
        <w:rPr>
          <w:noProof/>
        </w:rPr>
      </w:r>
      <w:r>
        <w:rPr>
          <w:noProof/>
        </w:rPr>
        <w:fldChar w:fldCharType="separate"/>
      </w:r>
      <w:r>
        <w:rPr>
          <w:noProof/>
        </w:rPr>
        <w:t>72</w:t>
      </w:r>
      <w:r>
        <w:rPr>
          <w:noProof/>
        </w:rPr>
        <w:fldChar w:fldCharType="end"/>
      </w:r>
    </w:p>
    <w:p w14:paraId="7AAA8BD5"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1146349 \h </w:instrText>
      </w:r>
      <w:r>
        <w:rPr>
          <w:noProof/>
        </w:rPr>
      </w:r>
      <w:r>
        <w:rPr>
          <w:noProof/>
        </w:rPr>
        <w:fldChar w:fldCharType="separate"/>
      </w:r>
      <w:r>
        <w:rPr>
          <w:noProof/>
        </w:rPr>
        <w:t>72</w:t>
      </w:r>
      <w:r>
        <w:rPr>
          <w:noProof/>
        </w:rPr>
        <w:fldChar w:fldCharType="end"/>
      </w:r>
    </w:p>
    <w:p w14:paraId="7BC3579F" w14:textId="77777777" w:rsidR="001F688C" w:rsidRDefault="001F688C">
      <w:pPr>
        <w:pStyle w:val="TOC2"/>
        <w:tabs>
          <w:tab w:val="right" w:leader="dot" w:pos="8290"/>
        </w:tabs>
        <w:rPr>
          <w:rFonts w:asciiTheme="minorHAnsi" w:hAnsiTheme="minorHAnsi"/>
          <w:b w:val="0"/>
          <w:noProof/>
          <w:sz w:val="24"/>
          <w:szCs w:val="24"/>
          <w:lang w:val="en-AU" w:eastAsia="ja-JP"/>
        </w:rPr>
      </w:pPr>
      <w:r w:rsidRPr="00E94FE6">
        <w:rPr>
          <w:b w:val="0"/>
          <w:noProof/>
        </w:rPr>
        <w:t>Blah de blah</w:t>
      </w:r>
      <w:r>
        <w:rPr>
          <w:noProof/>
        </w:rPr>
        <w:t xml:space="preserve"> </w:t>
      </w:r>
      <w:r w:rsidRPr="00E94FE6">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1146350 \h </w:instrText>
      </w:r>
      <w:r>
        <w:rPr>
          <w:noProof/>
        </w:rPr>
      </w:r>
      <w:r>
        <w:rPr>
          <w:noProof/>
        </w:rPr>
        <w:fldChar w:fldCharType="separate"/>
      </w:r>
      <w:r>
        <w:rPr>
          <w:noProof/>
        </w:rPr>
        <w:t>72</w:t>
      </w:r>
      <w:r>
        <w:rPr>
          <w:noProof/>
        </w:rPr>
        <w:fldChar w:fldCharType="end"/>
      </w:r>
    </w:p>
    <w:p w14:paraId="100568AC" w14:textId="77777777" w:rsidR="001F688C" w:rsidRDefault="001F688C">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1146351 \h </w:instrText>
      </w:r>
      <w:r>
        <w:rPr>
          <w:noProof/>
        </w:rPr>
      </w:r>
      <w:r>
        <w:rPr>
          <w:noProof/>
        </w:rPr>
        <w:fldChar w:fldCharType="separate"/>
      </w:r>
      <w:r>
        <w:rPr>
          <w:noProof/>
        </w:rPr>
        <w:t>72</w:t>
      </w:r>
      <w:r>
        <w:rPr>
          <w:noProof/>
        </w:rPr>
        <w:fldChar w:fldCharType="end"/>
      </w:r>
    </w:p>
    <w:p w14:paraId="3A8D5657" w14:textId="77777777" w:rsidR="001F688C" w:rsidRDefault="001F688C">
      <w:pPr>
        <w:pStyle w:val="TOC2"/>
        <w:tabs>
          <w:tab w:val="right" w:leader="dot" w:pos="8290"/>
        </w:tabs>
        <w:rPr>
          <w:rFonts w:asciiTheme="minorHAnsi" w:hAnsiTheme="minorHAnsi"/>
          <w:b w:val="0"/>
          <w:noProof/>
          <w:sz w:val="24"/>
          <w:szCs w:val="24"/>
          <w:lang w:val="en-AU" w:eastAsia="ja-JP"/>
        </w:rPr>
      </w:pPr>
      <w:r w:rsidRPr="00E94FE6">
        <w:rPr>
          <w:rFonts w:cs="Times New Roman"/>
          <w:noProof/>
        </w:rPr>
        <w:t>Experiment 1</w:t>
      </w:r>
      <w:r>
        <w:rPr>
          <w:noProof/>
        </w:rPr>
        <w:tab/>
      </w:r>
      <w:r>
        <w:rPr>
          <w:noProof/>
        </w:rPr>
        <w:fldChar w:fldCharType="begin"/>
      </w:r>
      <w:r>
        <w:rPr>
          <w:noProof/>
        </w:rPr>
        <w:instrText xml:space="preserve"> PAGEREF _Toc321146352 \h </w:instrText>
      </w:r>
      <w:r>
        <w:rPr>
          <w:noProof/>
        </w:rPr>
      </w:r>
      <w:r>
        <w:rPr>
          <w:noProof/>
        </w:rPr>
        <w:fldChar w:fldCharType="separate"/>
      </w:r>
      <w:r>
        <w:rPr>
          <w:noProof/>
        </w:rPr>
        <w:t>72</w:t>
      </w:r>
      <w:r>
        <w:rPr>
          <w:noProof/>
        </w:rPr>
        <w:fldChar w:fldCharType="end"/>
      </w:r>
    </w:p>
    <w:p w14:paraId="5B3628DC" w14:textId="77777777" w:rsidR="001F688C" w:rsidRDefault="001F688C">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1146353 \h </w:instrText>
      </w:r>
      <w:r>
        <w:rPr>
          <w:noProof/>
        </w:rPr>
      </w:r>
      <w:r>
        <w:rPr>
          <w:noProof/>
        </w:rPr>
        <w:fldChar w:fldCharType="separate"/>
      </w:r>
      <w:r>
        <w:rPr>
          <w:noProof/>
        </w:rPr>
        <w:t>73</w:t>
      </w:r>
      <w:r>
        <w:rPr>
          <w:noProof/>
        </w:rPr>
        <w:fldChar w:fldCharType="end"/>
      </w:r>
    </w:p>
    <w:p w14:paraId="47CA7748"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1146354 \h </w:instrText>
      </w:r>
      <w:r>
        <w:rPr>
          <w:noProof/>
        </w:rPr>
      </w:r>
      <w:r>
        <w:rPr>
          <w:noProof/>
        </w:rPr>
        <w:fldChar w:fldCharType="separate"/>
      </w:r>
      <w:r>
        <w:rPr>
          <w:noProof/>
        </w:rPr>
        <w:t>73</w:t>
      </w:r>
      <w:r>
        <w:rPr>
          <w:noProof/>
        </w:rPr>
        <w:fldChar w:fldCharType="end"/>
      </w:r>
    </w:p>
    <w:p w14:paraId="3D4EEC8F" w14:textId="77777777" w:rsidR="001F688C" w:rsidRDefault="001F688C">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1146355 \h </w:instrText>
      </w:r>
      <w:r>
        <w:rPr>
          <w:noProof/>
        </w:rPr>
      </w:r>
      <w:r>
        <w:rPr>
          <w:noProof/>
        </w:rPr>
        <w:fldChar w:fldCharType="separate"/>
      </w:r>
      <w:r>
        <w:rPr>
          <w:noProof/>
        </w:rPr>
        <w:t>73</w:t>
      </w:r>
      <w:r>
        <w:rPr>
          <w:noProof/>
        </w:rPr>
        <w:fldChar w:fldCharType="end"/>
      </w:r>
    </w:p>
    <w:p w14:paraId="17D5F6E7"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1146356 \h </w:instrText>
      </w:r>
      <w:r>
        <w:rPr>
          <w:noProof/>
        </w:rPr>
      </w:r>
      <w:r>
        <w:rPr>
          <w:noProof/>
        </w:rPr>
        <w:fldChar w:fldCharType="separate"/>
      </w:r>
      <w:r>
        <w:rPr>
          <w:noProof/>
        </w:rPr>
        <w:t>73</w:t>
      </w:r>
      <w:r>
        <w:rPr>
          <w:noProof/>
        </w:rPr>
        <w:fldChar w:fldCharType="end"/>
      </w:r>
    </w:p>
    <w:p w14:paraId="066DC44D"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1146357 \h </w:instrText>
      </w:r>
      <w:r>
        <w:rPr>
          <w:noProof/>
        </w:rPr>
      </w:r>
      <w:r>
        <w:rPr>
          <w:noProof/>
        </w:rPr>
        <w:fldChar w:fldCharType="separate"/>
      </w:r>
      <w:r>
        <w:rPr>
          <w:noProof/>
        </w:rPr>
        <w:t>75</w:t>
      </w:r>
      <w:r>
        <w:rPr>
          <w:noProof/>
        </w:rPr>
        <w:fldChar w:fldCharType="end"/>
      </w:r>
    </w:p>
    <w:p w14:paraId="3C108348"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1146358 \h </w:instrText>
      </w:r>
      <w:r>
        <w:rPr>
          <w:noProof/>
        </w:rPr>
      </w:r>
      <w:r>
        <w:rPr>
          <w:noProof/>
        </w:rPr>
        <w:fldChar w:fldCharType="separate"/>
      </w:r>
      <w:r>
        <w:rPr>
          <w:noProof/>
        </w:rPr>
        <w:t>75</w:t>
      </w:r>
      <w:r>
        <w:rPr>
          <w:noProof/>
        </w:rPr>
        <w:fldChar w:fldCharType="end"/>
      </w:r>
    </w:p>
    <w:p w14:paraId="60893BAB" w14:textId="77777777" w:rsidR="001F688C" w:rsidRDefault="001F688C">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1146359 \h </w:instrText>
      </w:r>
      <w:r>
        <w:rPr>
          <w:noProof/>
        </w:rPr>
      </w:r>
      <w:r>
        <w:rPr>
          <w:noProof/>
        </w:rPr>
        <w:fldChar w:fldCharType="separate"/>
      </w:r>
      <w:r>
        <w:rPr>
          <w:noProof/>
        </w:rPr>
        <w:t>89</w:t>
      </w:r>
      <w:r>
        <w:rPr>
          <w:noProof/>
        </w:rPr>
        <w:fldChar w:fldCharType="end"/>
      </w:r>
    </w:p>
    <w:p w14:paraId="0BC2F926" w14:textId="77777777" w:rsidR="001F688C" w:rsidRDefault="001F688C">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1146360 \h </w:instrText>
      </w:r>
      <w:r>
        <w:rPr>
          <w:noProof/>
        </w:rPr>
      </w:r>
      <w:r>
        <w:rPr>
          <w:noProof/>
        </w:rPr>
        <w:fldChar w:fldCharType="separate"/>
      </w:r>
      <w:r>
        <w:rPr>
          <w:noProof/>
        </w:rPr>
        <w:t>90</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2769BDDD" w:rsidR="00DD3DC5" w:rsidRPr="00DD3DC5" w:rsidRDefault="006B3FFE" w:rsidP="00DB0F68">
      <w:pPr>
        <w:pStyle w:val="Heading1"/>
      </w:pPr>
      <w:bookmarkStart w:id="0" w:name="_Toc321146317"/>
      <w:r>
        <w:t xml:space="preserve">Chapter 1: </w:t>
      </w:r>
      <w:r w:rsidR="00F42662">
        <w:t>Sources of the Placebo Effect</w:t>
      </w:r>
      <w:bookmarkEnd w:id="0"/>
    </w:p>
    <w:p w14:paraId="18732679" w14:textId="7D1892B2" w:rsidR="00EB523A" w:rsidRDefault="009A484F" w:rsidP="00CA62E5">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956D0B" w:rsidRPr="00C129FD">
        <w:rPr>
          <w:rFonts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nally and externally generated events as being accurate and in some sense true. These 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w:t>
      </w:r>
      <w:proofErr w:type="gramStart"/>
      <w:r w:rsidR="00F03F81">
        <w:rPr>
          <w:rFonts w:cs="Times New Roman"/>
        </w:rPr>
        <w:t xml:space="preserve">their </w:t>
      </w:r>
      <w:r w:rsidR="008E4D8A">
        <w:rPr>
          <w:rFonts w:cs="Times New Roman"/>
        </w:rPr>
        <w:t xml:space="preserve"> </w:t>
      </w:r>
      <w:r w:rsidR="00162A7B" w:rsidRPr="00C129FD">
        <w:rPr>
          <w:rFonts w:cs="Times New Roman"/>
        </w:rPr>
        <w:t>beliefs</w:t>
      </w:r>
      <w:proofErr w:type="gramEnd"/>
      <w:r w:rsidR="00162A7B" w:rsidRPr="00C129FD">
        <w:rPr>
          <w:rFonts w:cs="Times New Roman"/>
        </w:rPr>
        <w:t>, expectations, and predilections</w:t>
      </w:r>
      <w:r w:rsidR="00C962A2" w:rsidRPr="00C129FD">
        <w:rPr>
          <w:rFonts w:cs="Times New Roman"/>
        </w:rPr>
        <w:t xml:space="preserve">. </w:t>
      </w:r>
    </w:p>
    <w:p w14:paraId="61C82D72" w14:textId="0C472F96" w:rsidR="008048D5" w:rsidRPr="008048D5" w:rsidRDefault="008048D5" w:rsidP="008048D5">
      <w:pPr>
        <w:pStyle w:val="Heading2"/>
      </w:pPr>
      <w:bookmarkStart w:id="1" w:name="_Toc321146318"/>
      <w:r w:rsidRPr="008048D5">
        <w:t>Expectancies</w:t>
      </w:r>
      <w:bookmarkEnd w:id="1"/>
    </w:p>
    <w:p w14:paraId="2B704C5F" w14:textId="1B89939A" w:rsidR="00561D33"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 xml:space="preserve">stimulus </w:t>
      </w:r>
      <w:r w:rsidR="008558DF">
        <w:rPr>
          <w:rFonts w:cs="Times New Roman"/>
        </w:rPr>
        <w:lastRenderedPageBreak/>
        <w:t xml:space="preserve">arrives. </w:t>
      </w:r>
      <w:commentRangeStart w:id="2"/>
      <w:r w:rsidR="00900DEF">
        <w:rPr>
          <w:rFonts w:cs="Times New Roman"/>
        </w:rPr>
        <w:t>Schema</w:t>
      </w:r>
      <w:r w:rsidR="00D33244">
        <w:rPr>
          <w:rFonts w:cs="Times New Roman"/>
        </w:rPr>
        <w:t>s</w:t>
      </w:r>
      <w:commentRangeEnd w:id="2"/>
      <w:r w:rsidR="006D6E86">
        <w:rPr>
          <w:rStyle w:val="CommentReference"/>
        </w:rPr>
        <w:commentReference w:id="2"/>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 xml:space="preserve">. </w:t>
      </w:r>
      <w:r w:rsidR="008E4D8A">
        <w:rPr>
          <w:rFonts w:cs="Times New Roman"/>
        </w:rPr>
        <w:t xml:space="preserve">Most modern explanations for the placebo effect </w:t>
      </w:r>
      <w:r w:rsidR="00B46185">
        <w:rPr>
          <w:rFonts w:cs="Times New Roman"/>
        </w:rPr>
        <w:t xml:space="preserve">agree that it is a </w:t>
      </w:r>
      <w:proofErr w:type="gramStart"/>
      <w:r w:rsidR="00B46185">
        <w:rPr>
          <w:rFonts w:cs="Times New Roman"/>
        </w:rPr>
        <w:t>phenomena</w:t>
      </w:r>
      <w:proofErr w:type="gramEnd"/>
      <w:r w:rsidR="00B46185">
        <w:rPr>
          <w:rFonts w:cs="Times New Roman"/>
        </w:rPr>
        <w:t xml:space="preserve">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3" w:name="_Toc321146319"/>
      <w:r w:rsidRPr="00C129FD">
        <w:t>The Placebo Effect</w:t>
      </w:r>
      <w:bookmarkEnd w:id="3"/>
    </w:p>
    <w:p w14:paraId="4910A598" w14:textId="25EB1F67" w:rsidR="005C6C4A" w:rsidRDefault="00440FE4" w:rsidP="005502EE">
      <w:pPr>
        <w:ind w:firstLine="284"/>
        <w:rPr>
          <w:rFonts w:cs="Times New Roman"/>
        </w:rPr>
      </w:pPr>
      <w:r>
        <w:rPr>
          <w:rFonts w:cs="Times New Roman"/>
        </w:rPr>
        <w:t>The most archetypal example of a placebo effect is when an individual experiencing some form of pain is given a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A more accurate definition of a placebo effect might b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 xml:space="preserve">concerning the consequences of that treatment </w:t>
      </w:r>
      <w:r w:rsidR="00230C02">
        <w:rPr>
          <w:rFonts w:cs="Times New Roman"/>
        </w:rPr>
        <w:fldChar w:fldCharType="begin"/>
      </w:r>
      <w:r w:rsidR="00CF6D90">
        <w:rPr>
          <w:rFonts w:cs="Times New Roman"/>
        </w:rPr>
        <w:instrText xml:space="preserve"> ADDIN EN.CITE &lt;EndNote&gt;&lt;Cite&gt;&lt;Author&gt;Montgomery&lt;/Author&gt;&lt;Year&gt;1997&lt;/Year&gt;&lt;RecNum&gt;15&lt;/RecNum&gt;&lt;DisplayText&gt;(G. H. Montgomery &amp;amp; I.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cs="Times New Roman"/>
        </w:rPr>
        <w:fldChar w:fldCharType="separate"/>
      </w:r>
      <w:r w:rsidR="00CF6D90">
        <w:rPr>
          <w:rFonts w:cs="Times New Roman"/>
          <w:noProof/>
        </w:rPr>
        <w:t>(G. H. Montgomery &amp; I. Kirsch, 1997)</w:t>
      </w:r>
      <w:r w:rsidR="00230C02">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1104D2C8" w:rsidR="005502EE" w:rsidRDefault="0035166D" w:rsidP="005502EE">
      <w:pPr>
        <w:ind w:firstLine="284"/>
        <w:rPr>
          <w:rFonts w:cs="Times New Roman"/>
        </w:rPr>
      </w:pPr>
      <w:r>
        <w:rPr>
          <w:rFonts w:cs="Times New Roman"/>
        </w:rPr>
        <w:lastRenderedPageBreak/>
        <w:t>When no active treatment has been administered placebos</w:t>
      </w:r>
      <w:r w:rsidR="00401AA2" w:rsidRPr="00C129FD">
        <w:rPr>
          <w:rFonts w:cs="Times New Roman"/>
        </w:rPr>
        <w:t xml:space="preserve"> can </w:t>
      </w:r>
      <w:r w:rsidR="00892D8D">
        <w:rPr>
          <w:rFonts w:cs="Times New Roman"/>
        </w:rPr>
        <w:t xml:space="preserve">lead to observed 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cs="Times New Roman"/>
        </w:rPr>
        <w:instrText xml:space="preserve"> ADDIN EN.CITE </w:instrText>
      </w:r>
      <w:r w:rsidR="00AF61AC">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cs="Times New Roman"/>
        </w:rPr>
        <w:instrText xml:space="preserve"> ADDIN EN.CITE.DATA </w:instrText>
      </w:r>
      <w:r w:rsidR="00AF61AC">
        <w:rPr>
          <w:rFonts w:cs="Times New Roman"/>
        </w:rPr>
      </w:r>
      <w:r w:rsidR="00AF61AC">
        <w:rPr>
          <w:rFonts w:cs="Times New Roman"/>
        </w:rPr>
        <w:fldChar w:fldCharType="end"/>
      </w:r>
      <w:r>
        <w:rPr>
          <w:rFonts w:cs="Times New Roman"/>
        </w:rPr>
      </w:r>
      <w:r>
        <w:rPr>
          <w:rFonts w:cs="Times New Roman"/>
        </w:rPr>
        <w:fldChar w:fldCharType="separate"/>
      </w:r>
      <w:r w:rsidR="00AF61AC">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EC1A00">
        <w:rPr>
          <w:rFonts w:cs="Times New Roman"/>
        </w:rPr>
        <w:t>ingested the drug and expectancies about the likely effects of ingesting the drug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AE450D" w:rsidRPr="00C129FD">
        <w:rPr>
          <w:rFonts w:cs="Times New Roman"/>
        </w:rPr>
        <w:t>pectations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648755AF"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improved motor </w:t>
      </w:r>
      <w:r w:rsidRPr="00C129FD">
        <w:rPr>
          <w:rFonts w:cs="Times New Roman"/>
        </w:rPr>
        <w:t>function</w:t>
      </w:r>
      <w:r w:rsidR="00556D11" w:rsidRPr="00C129FD">
        <w:rPr>
          <w:rFonts w:cs="Times New Roman"/>
        </w:rPr>
        <w:t xml:space="preserve"> </w:t>
      </w:r>
      <w:r w:rsidR="002E2F37">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r w:rsidR="00334011" w:rsidRPr="00C129FD">
        <w:rPr>
          <w:rFonts w:cs="Times New Roman"/>
        </w:rPr>
        <w:t xml:space="preserve">bronchioconstriction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xml:space="preserve">. </w:t>
      </w:r>
      <w:proofErr w:type="gramStart"/>
      <w:r w:rsidR="005C2703" w:rsidRPr="00C129FD">
        <w:rPr>
          <w:rFonts w:cs="Times New Roman"/>
        </w:rPr>
        <w:t>Side-effects</w:t>
      </w:r>
      <w:proofErr w:type="gramEnd"/>
      <w:r w:rsidR="005C2703" w:rsidRPr="00C129FD">
        <w:rPr>
          <w:rFonts w:cs="Times New Roman"/>
        </w:rPr>
        <w:t xml:space="preserve"> of a drug for example are sensitive to conditioning and expectancy manipulations in much the same way as</w:t>
      </w:r>
      <w:r w:rsidR="001C04CA">
        <w:rPr>
          <w:rFonts w:cs="Times New Roman"/>
        </w:rPr>
        <w:t xml:space="preserve"> the desired effects </w:t>
      </w:r>
      <w:r w:rsidR="001C04CA">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 </w:instrText>
      </w:r>
      <w:r w:rsidR="00673CD7">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DATA </w:instrText>
      </w:r>
      <w:r w:rsidR="00673CD7">
        <w:rPr>
          <w:rFonts w:cs="Times New Roman"/>
        </w:rPr>
      </w:r>
      <w:r w:rsidR="00673CD7">
        <w:rPr>
          <w:rFonts w:cs="Times New Roman"/>
        </w:rPr>
        <w:fldChar w:fldCharType="end"/>
      </w:r>
      <w:r w:rsidR="001C04CA">
        <w:rPr>
          <w:rFonts w:cs="Times New Roman"/>
        </w:rPr>
      </w:r>
      <w:r w:rsidR="001C04CA">
        <w:rPr>
          <w:rFonts w:cs="Times New Roman"/>
        </w:rPr>
        <w:fldChar w:fldCharType="separate"/>
      </w:r>
      <w:r w:rsidR="00673CD7">
        <w:rPr>
          <w:rFonts w:cs="Times New Roman"/>
          <w:noProof/>
        </w:rPr>
        <w:t>(Ben Colagiuri, McGuinness, Boakes, &amp; Butow, 2012; Shapiro, Chassan, Morris, &amp; Frick, 1974)</w:t>
      </w:r>
      <w:r w:rsidR="001C04CA">
        <w:rPr>
          <w:rFonts w:cs="Times New Roman"/>
        </w:rPr>
        <w:fldChar w:fldCharType="end"/>
      </w:r>
      <w:r w:rsidR="005C2703" w:rsidRPr="00C129FD">
        <w:rPr>
          <w:rFonts w:cs="Times New Roman"/>
        </w:rPr>
        <w:t xml:space="preserve">. </w:t>
      </w:r>
      <w:r w:rsidR="003709B9" w:rsidRPr="00C129FD">
        <w:rPr>
          <w:rFonts w:cs="Times New Roman"/>
        </w:rPr>
        <w:t xml:space="preserve"> Possibly the most salient example of an aversive expectancy-</w:t>
      </w:r>
      <w:r w:rsidR="003709B9" w:rsidRPr="00C129FD">
        <w:rPr>
          <w:rFonts w:cs="Times New Roman"/>
        </w:rPr>
        <w:lastRenderedPageBreak/>
        <w:t xml:space="preserve">induced effect (or nocebo effect) 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cs="Times New Roman"/>
        </w:rPr>
        <w:instrText xml:space="preserve"> ADDIN EN.CITE </w:instrText>
      </w:r>
      <w:r w:rsidR="00F2204A">
        <w:rPr>
          <w:rFonts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cs="Times New Roman"/>
        </w:rPr>
        <w:instrText xml:space="preserve"> ADDIN EN.CITE.DATA </w:instrText>
      </w:r>
      <w:r w:rsidR="00F2204A">
        <w:rPr>
          <w:rFonts w:cs="Times New Roman"/>
        </w:rPr>
      </w:r>
      <w:r w:rsidR="00F2204A">
        <w:rPr>
          <w:rFonts w:cs="Times New Roman"/>
        </w:rPr>
        <w:fldChar w:fldCharType="end"/>
      </w:r>
      <w:r w:rsidR="00C92DEE">
        <w:rPr>
          <w:rFonts w:cs="Times New Roman"/>
        </w:rPr>
      </w:r>
      <w:r w:rsidR="00C92DEE">
        <w:rPr>
          <w:rFonts w:cs="Times New Roman"/>
        </w:rPr>
        <w:fldChar w:fldCharType="separate"/>
      </w:r>
      <w:r w:rsidR="00F2204A">
        <w:rPr>
          <w:rFonts w:cs="Times New Roman"/>
          <w:noProof/>
        </w:rPr>
        <w:t>(G. H. 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5CF3A7AE" w:rsidR="00DB0F68" w:rsidRDefault="005502EE" w:rsidP="005502EE">
      <w:pPr>
        <w:ind w:firstLine="284"/>
        <w:rPr>
          <w:rFonts w:cs="Times New Roman"/>
        </w:rPr>
      </w:pPr>
      <w:r>
        <w:rPr>
          <w:rFonts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4" w:name="_Toc321146320"/>
      <w:r>
        <w:t>Expectancy</w:t>
      </w:r>
      <w:r w:rsidR="00AC7BC1">
        <w:t xml:space="preserve"> vs Conditioning</w:t>
      </w:r>
      <w:bookmarkEnd w:id="4"/>
    </w:p>
    <w:p w14:paraId="7A3F2B3D" w14:textId="7F814ED7" w:rsidR="000D2794" w:rsidRDefault="000D2794" w:rsidP="000D2794">
      <w:r>
        <w:t>That the placebo effect exists is universally agreed upon. However there is less agreement on the precise mechanisms that 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1146321"/>
      <w:r>
        <w:t>Stimulus Substitution Model</w:t>
      </w:r>
      <w:bookmarkEnd w:id="5"/>
    </w:p>
    <w:p w14:paraId="71F7C352" w14:textId="77777777"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w:t>
      </w:r>
      <w:proofErr w:type="gramStart"/>
      <w:r w:rsidR="0008410D" w:rsidRPr="00C129FD">
        <w:rPr>
          <w:rFonts w:cs="Times New Roman"/>
        </w:rPr>
        <w:t>as a learning phenomena</w:t>
      </w:r>
      <w:proofErr w:type="gramEnd"/>
      <w:r w:rsidR="0008410D" w:rsidRPr="00C129FD">
        <w:rPr>
          <w:rFonts w:cs="Times New Roman"/>
        </w:rPr>
        <w:t xml:space="preserve">, specifically an example of classical conditioning. </w:t>
      </w:r>
      <w:r w:rsidR="00FC169A">
        <w:rPr>
          <w:rFonts w:cs="Times New Roman"/>
        </w:rPr>
        <w:t xml:space="preserve">In </w:t>
      </w:r>
      <w:r w:rsidR="008D63D3">
        <w:rPr>
          <w:rFonts w:cs="Times New Roman"/>
        </w:rPr>
        <w:t>classical or Pavlo</w:t>
      </w:r>
      <w:r w:rsidR="007F6C82">
        <w:rPr>
          <w:rFonts w:cs="Times New Roman"/>
        </w:rPr>
        <w:t>vian conditioning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w:t>
      </w:r>
      <w:r w:rsidR="000D2794">
        <w:rPr>
          <w:rFonts w:cs="Times New Roman"/>
        </w:rPr>
        <w:lastRenderedPageBreak/>
        <w:t xml:space="preserve">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4FBDA72A" w:rsidR="00E87489" w:rsidRDefault="00297830" w:rsidP="00E87489">
      <w:pPr>
        <w:ind w:firstLine="284"/>
        <w:rPr>
          <w:rFonts w:cs="Times New Roman"/>
        </w:rPr>
      </w:pPr>
      <w:r>
        <w:rPr>
          <w:rFonts w:cs="Times New Roman"/>
        </w:rPr>
        <w:t xml:space="preserve">Wickramasekera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he treatment is administered in,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xml:space="preserve">) </w:t>
      </w:r>
      <w:r>
        <w:rPr>
          <w:rFonts w:cs="Times New Roman"/>
        </w:rPr>
        <w:lastRenderedPageBreak/>
        <w:t>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 through s</w:t>
      </w:r>
      <w:r w:rsidR="00306CE2">
        <w:rPr>
          <w:rFonts w:cs="Times New Roman"/>
        </w:rPr>
        <w:t>timulus substitution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gan to fall out of favour</w:t>
      </w:r>
      <w:r w:rsidR="00BD6991" w:rsidRPr="00E87489">
        <w:rPr>
          <w:rFonts w:cs="Times New Roman"/>
        </w:rPr>
        <w:t xml:space="preserve">. </w:t>
      </w:r>
      <w:r w:rsidR="0074055D" w:rsidRPr="00E87489">
        <w:rPr>
          <w:rFonts w:cs="Times New Roman"/>
        </w:rPr>
        <w:t xml:space="preserve">This happened for several reasons. </w:t>
      </w:r>
    </w:p>
    <w:p w14:paraId="28B104ED" w14:textId="153BEC9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and widely applicable </w:t>
      </w:r>
      <w:r w:rsidR="00E455C0">
        <w:rPr>
          <w:rFonts w:cs="Times New Roman"/>
          <w:i/>
        </w:rPr>
        <w:t>cognitive</w:t>
      </w:r>
      <w:r w:rsidR="00E455C0">
        <w:rPr>
          <w:rFonts w:cs="Times New Roman"/>
        </w:rPr>
        <w:t xml:space="preserve"> phenomenon needed an explanatory component if it was going to be widely accepted.</w:t>
      </w:r>
    </w:p>
    <w:p w14:paraId="2AA3BD77" w14:textId="20089656"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w:t>
      </w:r>
      <w:proofErr w:type="gramStart"/>
      <w:r w:rsidR="009B3FF7" w:rsidRPr="00E87489">
        <w:rPr>
          <w:rFonts w:cs="Times New Roman"/>
        </w:rPr>
        <w:t>;</w:t>
      </w:r>
      <w:proofErr w:type="gramEnd"/>
      <w:r w:rsidR="009B3FF7" w:rsidRPr="00E87489">
        <w:rPr>
          <w:rFonts w:cs="Times New Roman"/>
        </w:rPr>
        <w:t xml:space="preserve">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for a review see Mitchell, De Houwer, &amp; Lovibond,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3943B3" w:rsidRPr="00E87489">
        <w:rPr>
          <w:rFonts w:cs="Times New Roman"/>
        </w:rPr>
        <w:t xml:space="preserve">Another study found that that when attention and cognitive load were diverted away </w:t>
      </w:r>
      <w:r w:rsidR="003943B3" w:rsidRPr="00E87489">
        <w:rPr>
          <w:rFonts w:cs="Times New Roman"/>
        </w:rPr>
        <w:lastRenderedPageBreak/>
        <w:t xml:space="preserve">from conditioning trials (tone paired with shock) via a masking task it resulted in both diminished contingency knowledge AND reduced electrodermal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xml:space="preserve">. If conditioning is in some way unconscious/automatic then we would expect it to be unaffected by tasks that divert conscious attention </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Eikelboom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salivatory, thermoregulatory, gastrointestinal)</w:t>
      </w:r>
      <w:r w:rsidR="00BD6991">
        <w:rPr>
          <w:rFonts w:cs="Times New Roman"/>
        </w:rPr>
        <w:t xml:space="preserve"> than responses that mimic the unconditioned response</w:t>
      </w:r>
      <w:r w:rsidR="009B3FF7">
        <w:rPr>
          <w:rFonts w:cs="Times New Roman"/>
        </w:rPr>
        <w:t>. If the conditioned stimulus comes to replace the function of the 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This problem takes on an extra dimension in stimulus-substitution models of placebo effects,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hyperalgesia and pairing a CS with a tranquiliser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Krank,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tranquilisers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 xml:space="preserve">(Frankenhaeuser, Järpe, Svan, &amp; Wrangsjö, 1963; Frankenhaeuser, Post, </w:t>
      </w:r>
      <w:r w:rsidR="009D3252">
        <w:rPr>
          <w:rFonts w:cs="Times New Roman"/>
          <w:noProof/>
        </w:rPr>
        <w:lastRenderedPageBreak/>
        <w:t>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33538F6E"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xml:space="preserve">. For example the stimulus-substitution model postulated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CS-US pairing as the necessary process in conditioning. However new findings showed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6" w:name="_Toc321146322"/>
      <w:r>
        <w:t>Revised Stimulus Substitution</w:t>
      </w:r>
      <w:r w:rsidR="003A62FD">
        <w:t xml:space="preserve"> Model</w:t>
      </w:r>
      <w:bookmarkEnd w:id="6"/>
    </w:p>
    <w:p w14:paraId="3BB171C1" w14:textId="392DCBAA" w:rsidR="00CF25EB" w:rsidRDefault="00CF25EB" w:rsidP="00E87489">
      <w:pPr>
        <w:ind w:firstLine="284"/>
        <w:rPr>
          <w:rFonts w:cs="Times New Roman"/>
        </w:rPr>
      </w:pPr>
      <w:r>
        <w:rPr>
          <w:rFonts w:cs="Times New Roman"/>
        </w:rPr>
        <w:t xml:space="preserve">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in 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hypothesise</w:t>
      </w:r>
      <w:r w:rsidR="002D6F3B">
        <w:rPr>
          <w:rFonts w:cs="Times New Roman"/>
        </w:rPr>
        <w:t xml:space="preserve">d that if a </w:t>
      </w:r>
      <w:r>
        <w:rPr>
          <w:rFonts w:cs="Times New Roman"/>
        </w:rPr>
        <w:t xml:space="preserve">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w:t>
      </w:r>
      <w:r>
        <w:rPr>
          <w:rFonts w:cs="Times New Roman"/>
        </w:rPr>
        <w:lastRenderedPageBreak/>
        <w:t>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A15094">
        <w:rPr>
          <w:rFonts w:cs="Times New Roman"/>
        </w:rPr>
        <w:t>ulus substitution model. T</w:t>
      </w:r>
      <w:r w:rsidR="00253189">
        <w:rPr>
          <w:rFonts w:cs="Times New Roman"/>
        </w:rPr>
        <w:t>his revised stimulus substitution model is still generally well accepted</w:t>
      </w:r>
      <w:r w:rsidR="00A15094">
        <w:rPr>
          <w:rFonts w:cs="Times New Roman"/>
        </w:rPr>
        <w:t>, h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253189">
        <w:rPr>
          <w:rFonts w:cs="Times New Roman"/>
        </w:rPr>
        <w:t xml:space="preserve">means </w:t>
      </w:r>
      <w:r w:rsidR="00C13AB7">
        <w:rPr>
          <w:rFonts w:cs="Times New Roman"/>
        </w:rPr>
        <w:t xml:space="preserve">either that: a)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253189">
        <w:rPr>
          <w:rFonts w:cs="Times New Roman"/>
        </w:rPr>
        <w:t xml:space="preserve">, </w:t>
      </w:r>
      <w:r w:rsidR="00631587">
        <w:rPr>
          <w:rFonts w:cs="Times New Roman"/>
        </w:rPr>
        <w:t xml:space="preserve">or </w:t>
      </w:r>
      <w:r w:rsidR="00C13AB7">
        <w:rPr>
          <w:rFonts w:cs="Times New Roman"/>
        </w:rPr>
        <w:t>b) that</w:t>
      </w:r>
      <w:r w:rsidR="00253189">
        <w:rPr>
          <w:rFonts w:cs="Times New Roman"/>
        </w:rPr>
        <w:t xml:space="preserve"> placebo effects in humans do not involve classical conditioning</w:t>
      </w:r>
      <w:r w:rsidR="00E3635E">
        <w:rPr>
          <w:rFonts w:cs="Times New Roman"/>
        </w:rPr>
        <w:t xml:space="preserve"> as it was currently conceptualised</w:t>
      </w:r>
      <w:r w:rsidR="00253189">
        <w:rPr>
          <w:rFonts w:cs="Times New Roman"/>
        </w:rPr>
        <w:t xml:space="preserve">. </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7" w:name="_Toc321146323"/>
      <w:r>
        <w:t>Expectancy Models</w:t>
      </w:r>
      <w:bookmarkEnd w:id="7"/>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w:t>
      </w:r>
      <w:r w:rsidR="001F4582" w:rsidRPr="00C129FD">
        <w:rPr>
          <w:rFonts w:cs="Times New Roman"/>
        </w:rPr>
        <w:lastRenderedPageBreak/>
        <w:t>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generalisation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57DE4E51"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AF61AC">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AF61AC">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nonvolitional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w:t>
      </w:r>
      <w:r w:rsidR="0058121F">
        <w:rPr>
          <w:rFonts w:cs="Times New Roman"/>
        </w:rPr>
        <w:lastRenderedPageBreak/>
        <w:t>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nonvolitional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r w:rsidR="004A3EA5">
        <w:rPr>
          <w:rFonts w:cs="Times New Roman"/>
        </w:rPr>
        <w:t xml:space="preserve">disinhibition, </w:t>
      </w:r>
      <w:proofErr w:type="gramStart"/>
      <w:r w:rsidR="004A3EA5">
        <w:rPr>
          <w:rFonts w:cs="Times New Roman"/>
        </w:rPr>
        <w:t>amphetamines</w:t>
      </w:r>
      <w:proofErr w:type="gramEnd"/>
      <w:r w:rsidR="004A3EA5">
        <w:rPr>
          <w:rFonts w:cs="Times New Roman"/>
        </w:rPr>
        <w:t xml:space="preserve">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t xml:space="preserve">the expectancies of a </w:t>
      </w:r>
      <w:r w:rsidR="00905B8F">
        <w:rPr>
          <w:rFonts w:cs="Times New Roman"/>
        </w:rPr>
        <w:t xml:space="preserve">nonvolitional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Rescorla’s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emphasis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w:t>
      </w:r>
      <w:r w:rsidR="0036593F">
        <w:rPr>
          <w:rFonts w:cs="Times New Roman"/>
        </w:rPr>
        <w:lastRenderedPageBreak/>
        <w:t>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xml:space="preserve">, he </w:t>
      </w:r>
      <w:proofErr w:type="gramStart"/>
      <w:r w:rsidR="002B6D0B">
        <w:rPr>
          <w:rFonts w:cs="Times New Roman"/>
        </w:rPr>
        <w:t>says</w:t>
      </w:r>
      <w:proofErr w:type="gramEnd"/>
      <w:r w:rsidR="00BB2DA7">
        <w:rPr>
          <w:rFonts w:cs="Times New Roman"/>
        </w:rPr>
        <w:t xml:space="preserve"> “when conditioning produces effects that are contrary to people’s expectancies, the effect of expectancy may be powerful enough to reverse the conditioning effect.” </w:t>
      </w:r>
      <w:proofErr w:type="gramStart"/>
      <w:r w:rsidR="00BB2DA7">
        <w:rPr>
          <w:rFonts w:cs="Times New Roman"/>
        </w:rPr>
        <w:t>(Kirsch, 1999, p 172).</w:t>
      </w:r>
      <w:proofErr w:type="gramEnd"/>
      <w:r w:rsidR="00BB2DA7">
        <w:rPr>
          <w:rFonts w:cs="Times New Roman"/>
        </w:rPr>
        <w:t xml:space="preserve">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77777777" w:rsidR="00D517F7" w:rsidRDefault="002B6D0B" w:rsidP="00201D03">
      <w:pPr>
        <w:ind w:firstLine="284"/>
        <w:rPr>
          <w:rFonts w:cs="Times New Roman"/>
        </w:rPr>
      </w:pPr>
      <w:r>
        <w:rPr>
          <w:rFonts w:cs="Times New Roman"/>
        </w:rPr>
        <w:t xml:space="preserve">The second is that </w:t>
      </w:r>
      <w:proofErr w:type="gramStart"/>
      <w:r>
        <w:rPr>
          <w:rFonts w:cs="Times New Roman"/>
        </w:rPr>
        <w:t>conditioning can be blocked by providing verbal information</w:t>
      </w:r>
      <w:proofErr w:type="gramEnd"/>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F47EAD">
        <w:rPr>
          <w:rFonts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w:t>
      </w:r>
      <w:r w:rsidR="00F47EAD">
        <w:rPr>
          <w:rFonts w:cs="Times New Roman"/>
        </w:rPr>
        <w:lastRenderedPageBreak/>
        <w:t xml:space="preserve">reduction conditioning procedure (see Voudouris,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0BF11E05"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3958B8">
        <w:rPr>
          <w:rFonts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extinguish eventually if repeatedly unaccompanied by unconditioned stimuli. </w:t>
      </w:r>
      <w:r w:rsidR="003958B8">
        <w:rPr>
          <w:rFonts w:cs="Times New Roman"/>
        </w:rPr>
        <w:t xml:space="preserve">Therefore if </w:t>
      </w:r>
      <w:proofErr w:type="gramStart"/>
      <w:r w:rsidR="003958B8">
        <w:rPr>
          <w:rFonts w:cs="Times New Roman"/>
        </w:rPr>
        <w:t>placebo effects are caused by conditioning</w:t>
      </w:r>
      <w:proofErr w:type="gramEnd"/>
      <w:r w:rsidR="003958B8">
        <w:rPr>
          <w:rFonts w:cs="Times New Roman"/>
        </w:rPr>
        <w:t xml:space="preserve">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79B778C" w:rsidR="00201D03" w:rsidRDefault="00DA7400" w:rsidP="007A097B">
      <w:pPr>
        <w:ind w:firstLine="284"/>
        <w:rPr>
          <w:rFonts w:cs="Times New Roman"/>
        </w:rPr>
      </w:pPr>
      <w:r>
        <w:rPr>
          <w:rFonts w:cs="Times New Roman"/>
        </w:rPr>
        <w:lastRenderedPageBreak/>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F2204A">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where the same 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r w:rsidR="00B95A5D">
        <w:rPr>
          <w:rFonts w:cs="Times New Roman"/>
        </w:rPr>
        <w:t xml:space="preserve"> This result was replicated by Benedetti, Arduino, and Amanzio </w:t>
      </w:r>
      <w:r w:rsidR="00B95A5D">
        <w:rPr>
          <w:rFonts w:cs="Times New Roman"/>
        </w:rPr>
        <w:fldChar w:fldCharType="begin"/>
      </w:r>
      <w:r w:rsidR="00B95A5D">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sidR="00B95A5D">
        <w:rPr>
          <w:rFonts w:cs="Times New Roman"/>
        </w:rPr>
        <w:fldChar w:fldCharType="separate"/>
      </w:r>
      <w:r w:rsidR="00B95A5D">
        <w:rPr>
          <w:rFonts w:cs="Times New Roman"/>
          <w:noProof/>
        </w:rPr>
        <w:t>(1999)</w:t>
      </w:r>
      <w:r w:rsidR="00B95A5D">
        <w:rPr>
          <w:rFonts w:cs="Times New Roman"/>
        </w:rPr>
        <w:fldChar w:fldCharType="end"/>
      </w:r>
      <w:r w:rsidR="00B95A5D">
        <w:rPr>
          <w:rFonts w:cs="Times New Roman"/>
        </w:rPr>
        <w:t xml:space="preserve"> however whereas Montgomery and Kirsch interpreted their result as proof that placebo effects are unmediated by other variables, </w:t>
      </w:r>
      <w:r w:rsidR="00B95A5D" w:rsidRPr="00B95A5D">
        <w:rPr>
          <w:rFonts w:cs="Times New Roman"/>
          <w:color w:val="FF0000"/>
        </w:rPr>
        <w:t xml:space="preserve">Benedetti et al. (1999) interpreted the same result as being caused by specific activation of opioids in the site of the placebo cream </w:t>
      </w:r>
    </w:p>
    <w:p w14:paraId="64775312" w14:textId="24B599CE" w:rsidR="00633F05" w:rsidRDefault="00212925" w:rsidP="0001108E">
      <w:pPr>
        <w:ind w:firstLine="284"/>
        <w:rPr>
          <w:rFonts w:cs="Times New Roman"/>
        </w:rPr>
      </w:pPr>
      <w:r>
        <w:rPr>
          <w:rFonts w:cs="Times New Roman"/>
        </w:rPr>
        <w:lastRenderedPageBreak/>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t xml:space="preserve">Firstly </w:t>
      </w:r>
      <w:r w:rsidR="00EC0853">
        <w:rPr>
          <w:rFonts w:cs="Times New Roman"/>
        </w:rPr>
        <w:t xml:space="preserve">Kirsch </w:t>
      </w:r>
      <w:proofErr w:type="gramStart"/>
      <w:r w:rsidR="00CF14D7">
        <w:rPr>
          <w:rFonts w:cs="Times New Roman"/>
        </w:rPr>
        <w:t>suggests that</w:t>
      </w:r>
      <w:proofErr w:type="gramEnd"/>
      <w:r w:rsidR="00CF14D7">
        <w:rPr>
          <w:rFonts w:cs="Times New Roman"/>
        </w:rPr>
        <w:t xml:space="preserve"> </w:t>
      </w:r>
      <w:r w:rsidR="00EC0853">
        <w:rPr>
          <w:rFonts w:cs="Times New Roman"/>
        </w:rPr>
        <w:t>“the occurrence of a subjective experience may be an immediate consequence of its expectation.”</w:t>
      </w:r>
      <w:r w:rsidR="00555CD3">
        <w:rPr>
          <w:rFonts w:cs="Times New Roman"/>
        </w:rPr>
        <w:t xml:space="preserve"> </w:t>
      </w:r>
      <w:proofErr w:type="gramStart"/>
      <w:r w:rsidR="00555CD3">
        <w:rPr>
          <w:rFonts w:cs="Times New Roman"/>
        </w:rPr>
        <w:t>(Kirsch, 1999</w:t>
      </w:r>
      <w:r w:rsidR="003B592C">
        <w:rPr>
          <w:rFonts w:cs="Times New Roman"/>
        </w:rPr>
        <w:t>, p</w:t>
      </w:r>
      <w:r w:rsidR="008E1DDF">
        <w:rPr>
          <w:rFonts w:cs="Times New Roman"/>
        </w:rPr>
        <w:t xml:space="preserve">. </w:t>
      </w:r>
      <w:r w:rsidR="003B592C">
        <w:rPr>
          <w:rFonts w:cs="Times New Roman"/>
        </w:rPr>
        <w:t>179).</w:t>
      </w:r>
      <w:proofErr w:type="gramEnd"/>
      <w:r w:rsidR="003B592C">
        <w:rPr>
          <w:rFonts w:cs="Times New Roman"/>
        </w:rPr>
        <w:t xml:space="preserve">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w:t>
      </w:r>
      <w:proofErr w:type="gramStart"/>
      <w:r w:rsidR="003B592C">
        <w:rPr>
          <w:rFonts w:cs="Times New Roman"/>
        </w:rPr>
        <w:t>expectation directly induce</w:t>
      </w:r>
      <w:proofErr w:type="gramEnd"/>
      <w:r w:rsidR="003B592C">
        <w:rPr>
          <w:rFonts w:cs="Times New Roman"/>
        </w:rPr>
        <w:t xml:space="preserv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response- or perceptual-</w:t>
      </w:r>
      <w:r w:rsidR="00EB2E3F">
        <w:rPr>
          <w:rFonts w:cs="Times New Roman"/>
        </w:rPr>
        <w:t>shift or demand characteristics as by immediate and direct topical analgesia</w:t>
      </w:r>
      <w:r w:rsidR="00244181">
        <w:rPr>
          <w:rFonts w:cs="Times New Roman"/>
        </w:rPr>
        <w:t xml:space="preserve">. </w:t>
      </w:r>
    </w:p>
    <w:p w14:paraId="0922F1E6" w14:textId="7EF3A97F"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such as bronchioconstriction</w:t>
      </w:r>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cs="Times New Roman"/>
        </w:rPr>
        <w:instrText xml:space="preserve"> ADDIN EN.CITE </w:instrTex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cs="Times New Roman"/>
        </w:rPr>
        <w:instrText xml:space="preserve"> ADDIN EN.CITE.DATA </w:instrText>
      </w:r>
      <w:r w:rsidR="00BA6625">
        <w:rPr>
          <w:rFonts w:cs="Times New Roman"/>
        </w:rPr>
      </w:r>
      <w:r w:rsidR="00BA6625">
        <w:rPr>
          <w:rFonts w:cs="Times New Roman"/>
        </w:rPr>
        <w:fldChar w:fldCharType="end"/>
      </w:r>
      <w:r w:rsidR="00BA6625">
        <w:rPr>
          <w:rFonts w:cs="Times New Roman"/>
        </w:rPr>
      </w:r>
      <w:r w:rsidR="00BA6625">
        <w:rPr>
          <w:rFonts w:cs="Times New Roman"/>
        </w:rPr>
        <w:fldChar w:fldCharType="separate"/>
      </w:r>
      <w:r w:rsidR="00BA6625">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w:t>
      </w:r>
      <w:r w:rsidR="006428B1">
        <w:rPr>
          <w:rFonts w:cs="Times New Roman"/>
        </w:rPr>
        <w:lastRenderedPageBreak/>
        <w:t xml:space="preserve">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tumours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 xml:space="preserve">fect.” </w:t>
      </w:r>
      <w:proofErr w:type="gramStart"/>
      <w:r w:rsidR="00555CD3">
        <w:rPr>
          <w:rFonts w:cs="Times New Roman"/>
        </w:rPr>
        <w:t>(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w:t>
      </w:r>
      <w:proofErr w:type="gramEnd"/>
      <w:r w:rsidR="00201D03" w:rsidRPr="003430E1">
        <w:rPr>
          <w:rFonts w:cs="Times New Roman"/>
        </w:rPr>
        <w:t xml:space="preserve">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The holding of 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Even behaviourists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w:t>
      </w:r>
      <w:r w:rsidR="00AE6C19" w:rsidRPr="0001108E">
        <w:rPr>
          <w:rFonts w:cs="Times New Roman"/>
        </w:rPr>
        <w:lastRenderedPageBreak/>
        <w:t xml:space="preserve">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cs="Times New Roman"/>
        </w:rPr>
        <w:t xml:space="preserve">However the term expectancy has </w:t>
      </w:r>
      <w:r w:rsidR="00633F05">
        <w:rPr>
          <w:rFonts w:cs="Times New Roman"/>
        </w:rPr>
        <w:t>showed some utility as a euphemism for these unconditioned, instruction-only placebo effects.</w:t>
      </w:r>
      <w:proofErr w:type="gramEnd"/>
      <w:r w:rsidR="00633F05">
        <w:rPr>
          <w:rFonts w:cs="Times New Roman"/>
        </w:rPr>
        <w:t xml:space="preserve">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8" w:name="_Toc321146324"/>
      <w:r w:rsidRPr="00182C95">
        <w:t xml:space="preserve">Expectancy vs </w:t>
      </w:r>
      <w:proofErr w:type="gramStart"/>
      <w:r w:rsidRPr="00182C95">
        <w:t>Conditioning</w:t>
      </w:r>
      <w:proofErr w:type="gramEnd"/>
      <w:r w:rsidRPr="00182C95">
        <w:t>: Need there be a debate?</w:t>
      </w:r>
      <w:bookmarkEnd w:id="8"/>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Podd</w:t>
      </w:r>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 xml:space="preserve">caused by instruction, classical conditioning, or a combination of both. The difference between the two is that </w:t>
      </w:r>
      <w:proofErr w:type="gramStart"/>
      <w:r w:rsidR="004D5F0C">
        <w:rPr>
          <w:rFonts w:cs="Times New Roman"/>
          <w:color w:val="000000" w:themeColor="text1"/>
        </w:rPr>
        <w:t>classically-conditioned</w:t>
      </w:r>
      <w:proofErr w:type="gramEnd"/>
      <w:r w:rsidR="004D5F0C">
        <w:rPr>
          <w:rFonts w:cs="Times New Roman"/>
          <w:color w:val="000000" w:themeColor="text1"/>
        </w:rPr>
        <w:t xml:space="preserve">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w:t>
      </w:r>
      <w:proofErr w:type="gramStart"/>
      <w:r w:rsidR="003949B9">
        <w:rPr>
          <w:rFonts w:cs="Times New Roman"/>
          <w:color w:val="000000" w:themeColor="text1"/>
        </w:rPr>
        <w:t>Another integrative model is proposed by Benedetti et al. (2003) who propose that unsconsious physiological functions are affected more by conditioning, whereas if the effects of the treatment can be perceived consciously, expectancies play a greater role</w:t>
      </w:r>
      <w:proofErr w:type="gramEnd"/>
      <w:r w:rsidR="003949B9">
        <w:rPr>
          <w:rFonts w:cs="Times New Roman"/>
          <w:color w:val="000000" w:themeColor="text1"/>
        </w:rPr>
        <w:t>.</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9" w:name="_Toc321146325"/>
      <w:r>
        <w:lastRenderedPageBreak/>
        <w:t>Placebo Effects Induced by Instruction Only</w:t>
      </w:r>
      <w:bookmarkEnd w:id="9"/>
    </w:p>
    <w:p w14:paraId="3D6684D7" w14:textId="37970691" w:rsidR="00C83800" w:rsidRDefault="00C83800" w:rsidP="00C83800">
      <w:pPr>
        <w:ind w:firstLine="284"/>
        <w:rPr>
          <w:rFonts w:cs="Times New Roman"/>
        </w:rPr>
      </w:pPr>
      <w:r>
        <w:rPr>
          <w:rFonts w:cs="Times New Roman"/>
          <w:color w:val="000000" w:themeColor="text1"/>
        </w:rPr>
        <w:t xml:space="preserve">According to Stewart-Williams and Podd’s model placebo effects induced by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bronchioconstriction in asthmatics, depending </w:t>
      </w:r>
      <w:r w:rsidR="002804F9">
        <w:rPr>
          <w:rFonts w:cs="Times New Roman"/>
        </w:rPr>
        <w:t>on which outcome researchers le</w:t>
      </w:r>
      <w:r w:rsidRPr="00C129FD">
        <w:rPr>
          <w:rFonts w:cs="Times New Roman"/>
        </w:rPr>
        <w:t>d participants to expect via verbal instruction. Flaten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w:t>
      </w:r>
      <w:proofErr w:type="gramStart"/>
      <w:r w:rsidRPr="00C129FD">
        <w:rPr>
          <w:rFonts w:cs="Times New Roman"/>
        </w:rPr>
        <w:t>side-effect</w:t>
      </w:r>
      <w:proofErr w:type="gramEnd"/>
      <w:r w:rsidRPr="00C129FD">
        <w:rPr>
          <w:rFonts w:cs="Times New Roman"/>
        </w:rPr>
        <w:t xml:space="preserve">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w:t>
      </w:r>
      <w:r w:rsidRPr="00C129FD">
        <w:rPr>
          <w:rFonts w:cs="Times New Roman"/>
        </w:rPr>
        <w:lastRenderedPageBreak/>
        <w:t xml:space="preserve">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Kirsch &amp; Weixel, 1988). These results appear to show that a verbal manipulation, even without prior pairi</w:t>
      </w:r>
      <w:r>
        <w:rPr>
          <w:rFonts w:cs="Times New Roman"/>
        </w:rPr>
        <w:t xml:space="preserve">ngs of a vehicle to a treatment or </w:t>
      </w:r>
      <w:r w:rsidRPr="00C129FD">
        <w:rPr>
          <w:rFonts w:cs="Times New Roman"/>
        </w:rPr>
        <w:t>drug, can lead to a placebo response.</w:t>
      </w:r>
      <w:r w:rsidRPr="00842564">
        <w:rPr>
          <w:rFonts w:cs="Times New Roman"/>
          <w:color w:val="FF0000"/>
        </w:rPr>
        <w:t xml:space="preserve"> </w:t>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One school of thought suggests that expectancies induced by instruction still respresent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w:t>
      </w:r>
      <w:proofErr w:type="gramStart"/>
      <w:r>
        <w:rPr>
          <w:rFonts w:cs="Times New Roman"/>
        </w:rPr>
        <w:t>onto a novel stimuli</w:t>
      </w:r>
      <w:proofErr w:type="gramEnd"/>
      <w:r>
        <w:rPr>
          <w:rFonts w:cs="Times New Roman"/>
        </w:rPr>
        <w:t xml:space="preserve"> of the same class and obtain the same conditioned response to that new stimuli.</w:t>
      </w:r>
      <w:r w:rsidR="00D35D99">
        <w:rPr>
          <w:rFonts w:cs="Times New Roman"/>
        </w:rPr>
        <w:t xml:space="preserve"> </w:t>
      </w: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0" w:name="_Toc321146326"/>
      <w:r>
        <w:t>Placebo E</w:t>
      </w:r>
      <w:r w:rsidRPr="009A4D2C">
        <w:t>ffects without Awareness</w:t>
      </w:r>
      <w:bookmarkEnd w:id="10"/>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lastRenderedPageBreak/>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1" w:name="_Toc321146327"/>
      <w:r>
        <w:t>Effect of Expectancy vs Effect of Conditioning</w:t>
      </w:r>
      <w:bookmarkEnd w:id="11"/>
    </w:p>
    <w:p w14:paraId="19339094" w14:textId="19D0E859" w:rsidR="002804F9" w:rsidRPr="00EE4479" w:rsidRDefault="002804F9" w:rsidP="004E731B">
      <w:pPr>
        <w:ind w:firstLine="284"/>
        <w:rPr>
          <w:rFonts w:cs="Times New Roman"/>
        </w:rPr>
      </w:pPr>
      <w:r w:rsidRPr="00EE4479">
        <w:rPr>
          <w:rFonts w:cs="Times New Roman"/>
        </w:rPr>
        <w:t>Often the effects of conditioning and expectancy do not operate in the same direction. As mentioned above the CR to morphine conditioning in rodents is hyperalgesia</w:t>
      </w:r>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w:t>
      </w:r>
      <w:r w:rsidR="00BC57AA" w:rsidRPr="00EE4479">
        <w:rPr>
          <w:rFonts w:cs="Times New Roman"/>
        </w:rPr>
        <w:lastRenderedPageBreak/>
        <w:t xml:space="preserve">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through the 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w:t>
      </w:r>
      <w:r w:rsidR="00CF6D90" w:rsidRPr="00EE4479">
        <w:rPr>
          <w:rFonts w:cs="Times New Roman"/>
        </w:rPr>
        <w:t>Though Amanzio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w:t>
      </w:r>
      <w:r w:rsidR="00BB6772" w:rsidRPr="00EE4479">
        <w:rPr>
          <w:rFonts w:cs="Times New Roman"/>
        </w:rPr>
        <w:lastRenderedPageBreak/>
        <w:t xml:space="preserve">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r w:rsidRPr="00EE4479">
        <w:rPr>
          <w:rFonts w:cs="Times New Roman"/>
        </w:rPr>
        <w:t xml:space="preserve">Laksa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2" w:name="_Toc321146328"/>
      <w:r>
        <w:lastRenderedPageBreak/>
        <w:t>Effect of Expectancy and Conditioning on Subjective vs Objective Outcomes</w:t>
      </w:r>
      <w:bookmarkEnd w:id="12"/>
    </w:p>
    <w:p w14:paraId="2C7E7348" w14:textId="08A4FF86"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procedures, or both (see Amanzio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proofErr w:type="gramStart"/>
      <w:r w:rsidR="00E52485">
        <w:rPr>
          <w:rFonts w:cs="Times New Roman"/>
        </w:rPr>
        <w:t>can</w:t>
      </w:r>
      <w:proofErr w:type="gramEnd"/>
      <w:r w:rsidR="00E52485">
        <w:rPr>
          <w:rFonts w:cs="Times New Roman"/>
        </w:rPr>
        <w:t xml:space="preserve">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There is also evidence, discussed above, that instruction alone influenced objectively measurable symptoms such as bronchioconstriction</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04141A">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04141A">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nonconscious </w:t>
      </w:r>
      <w:r w:rsidR="000B27F5" w:rsidRPr="00862D43">
        <w:rPr>
          <w:rFonts w:cs="Times New Roman"/>
          <w:i/>
        </w:rPr>
        <w:t>cognitive</w:t>
      </w:r>
      <w:r w:rsidR="000B27F5">
        <w:rPr>
          <w:rFonts w:cs="Times New Roman"/>
        </w:rPr>
        <w:t xml:space="preserve"> processes such as implicit learning. Colagiuri, Livesey,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nts to inhale a bubblegum odour</w:t>
      </w:r>
      <w:r w:rsidR="000B27F5">
        <w:rPr>
          <w:rFonts w:cs="Times New Roman"/>
        </w:rPr>
        <w:t xml:space="preserve">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 xml:space="preserve">was able to influence an </w:t>
      </w:r>
      <w:proofErr w:type="gramStart"/>
      <w:r w:rsidR="000B27F5">
        <w:rPr>
          <w:rFonts w:cs="Times New Roman"/>
        </w:rPr>
        <w:t>un</w:t>
      </w:r>
      <w:r w:rsidR="001542C7">
        <w:rPr>
          <w:rFonts w:cs="Times New Roman"/>
        </w:rPr>
        <w:t>consciously-mediated</w:t>
      </w:r>
      <w:proofErr w:type="gramEnd"/>
      <w:r w:rsidR="001542C7">
        <w:rPr>
          <w:rFonts w:cs="Times New Roman"/>
        </w:rPr>
        <w:t xml:space="preserve">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3" w:name="_Toc321146329"/>
      <w:r>
        <w:lastRenderedPageBreak/>
        <w:t>Placebo Effects Induced by Both Expectancy and Conditioning</w:t>
      </w:r>
      <w:bookmarkEnd w:id="13"/>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Podd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w:t>
      </w:r>
      <w:proofErr w:type="gramStart"/>
      <w:r w:rsidR="00346A82" w:rsidRPr="00C129FD">
        <w:rPr>
          <w:rFonts w:cs="Times New Roman"/>
        </w:rPr>
        <w:t>nose,</w:t>
      </w:r>
      <w:proofErr w:type="gramEnd"/>
      <w:r w:rsidR="00346A82" w:rsidRPr="00C129FD">
        <w:rPr>
          <w:rFonts w:cs="Times New Roman"/>
        </w:rPr>
        <w:t xml:space="preserv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52225E99" w14:textId="45AFCF43" w:rsidR="00CF6D90" w:rsidRPr="00EE4479" w:rsidRDefault="00EE4479" w:rsidP="00CF6D90">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w:t>
      </w:r>
      <w:proofErr w:type="gramStart"/>
      <w:r w:rsidR="00CF6D90" w:rsidRPr="00EE4479">
        <w:rPr>
          <w:rFonts w:cs="Times New Roman"/>
        </w:rPr>
        <w:t>on their own</w:t>
      </w:r>
      <w:proofErr w:type="gramEnd"/>
      <w:r w:rsidR="00CF6D90" w:rsidRPr="00EE4479">
        <w:rPr>
          <w:rFonts w:cs="Times New Roman"/>
        </w:rPr>
        <w:t xml:space="preserve">. In two similar experiments Voudouris et al. </w:t>
      </w:r>
      <w:r w:rsidR="00CF6D90" w:rsidRPr="00EE4479">
        <w:rPr>
          <w:rFonts w:cs="Times New Roman"/>
        </w:rPr>
        <w:lastRenderedPageBreak/>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CF6D90" w:rsidRPr="00EE4479">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cs="Times New Roman"/>
        </w:rPr>
        <w:t xml:space="preserve">The </w:t>
      </w:r>
      <w:proofErr w:type="gramStart"/>
      <w:r>
        <w:rPr>
          <w:rFonts w:cs="Times New Roman"/>
        </w:rPr>
        <w:t>finding that placebo effects brought about by both conditioning and verbal suggestion are</w:t>
      </w:r>
      <w:proofErr w:type="gramEnd"/>
      <w:r>
        <w:rPr>
          <w:rFonts w:cs="Times New Roman"/>
        </w:rPr>
        <w:t xml:space="preserv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 </w:instrTex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w:t>
      </w:r>
      <w:r w:rsidR="00AC14EB">
        <w:rPr>
          <w:rFonts w:cs="Times New Roman"/>
          <w:color w:val="000000" w:themeColor="text1"/>
        </w:rPr>
        <w:lastRenderedPageBreak/>
        <w:t xml:space="preserve">expectancy </w:t>
      </w:r>
      <w:r>
        <w:rPr>
          <w:rFonts w:cs="Times New Roman"/>
          <w:color w:val="000000" w:themeColor="text1"/>
        </w:rPr>
        <w:t xml:space="preserve">because most often conditioning procedures will result in the formation of expectancies. But, as Stewart-Williams and Podd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4" w:name="_Toc321146330"/>
      <w:r>
        <w:t>Neurobiological Theories</w:t>
      </w:r>
      <w:bookmarkEnd w:id="14"/>
    </w:p>
    <w:p w14:paraId="5B976CD1" w14:textId="3C2FEE58" w:rsidR="00330C84" w:rsidRPr="00FE7BDF" w:rsidRDefault="00330C84" w:rsidP="00330C84">
      <w:pPr>
        <w:ind w:firstLine="284"/>
        <w:rPr>
          <w:rFonts w:cs="Times New Roman"/>
        </w:rPr>
      </w:pPr>
      <w:r w:rsidRPr="00FE7BDF">
        <w:rPr>
          <w:rFonts w:cs="Times New Roman"/>
        </w:rPr>
        <w:t>Neurobiological theor</w:t>
      </w:r>
      <w:r w:rsidR="00A81708">
        <w:rPr>
          <w:rFonts w:cs="Times New Roman"/>
        </w:rPr>
        <w:t>ies pertain more to the physiological</w:t>
      </w:r>
      <w:r w:rsidRPr="00FE7BDF">
        <w:rPr>
          <w:rFonts w:cs="Times New Roman"/>
        </w:rPr>
        <w:t xml:space="preserve"> mechanisms that produce different forms of placebo effects than to the associative processes themselves. The foremost researcher and theorist in this area is Fabrizio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Pr="00FE7BDF">
        <w:rPr>
          <w:rFonts w:cs="Times New Roman"/>
        </w:rPr>
        <w:t>hen</w:t>
      </w:r>
      <w:r w:rsidR="00206553">
        <w:rPr>
          <w:rFonts w:cs="Times New Roman"/>
        </w:rPr>
        <w:t>,</w:t>
      </w:r>
      <w:r w:rsidRPr="00FE7BDF">
        <w:rPr>
          <w:rFonts w:cs="Times New Roman"/>
        </w:rPr>
        <w:t xml:space="preserve"> 1 hour after the operation, </w:t>
      </w:r>
      <w:r w:rsidR="00206553">
        <w:rPr>
          <w:rFonts w:cs="Times New Roman"/>
        </w:rPr>
        <w:t xml:space="preserve">the same participants </w:t>
      </w:r>
      <w:r w:rsidRPr="00FE7BDF">
        <w:rPr>
          <w:rFonts w:cs="Times New Roman"/>
        </w:rPr>
        <w:t xml:space="preserve">were given </w:t>
      </w:r>
      <w:r w:rsidR="00206553">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Pr="00FE7BDF">
        <w:rPr>
          <w:rFonts w:cs="Times New Roman"/>
        </w:rPr>
        <w:t xml:space="preserve"> proves that placebo ana</w:t>
      </w:r>
      <w:r w:rsidR="0006417D">
        <w:rPr>
          <w:rFonts w:cs="Times New Roman"/>
        </w:rPr>
        <w:t xml:space="preserve">lgesia acts via the </w:t>
      </w:r>
      <w:r w:rsidRPr="00FE7BDF">
        <w:rPr>
          <w:rFonts w:cs="Times New Roman"/>
        </w:rPr>
        <w:t>release of endogenous opioids</w:t>
      </w:r>
      <w:r w:rsidR="00980409">
        <w:rPr>
          <w:rFonts w:cs="Times New Roman"/>
        </w:rPr>
        <w:t xml:space="preserve"> in response to expectations of receiving pain relief</w:t>
      </w:r>
      <w:r w:rsidRPr="00FE7BDF">
        <w:rPr>
          <w:rFonts w:cs="Times New Roman"/>
        </w:rPr>
        <w:t xml:space="preserve">. </w:t>
      </w:r>
      <w:r w:rsidR="00206553">
        <w:rPr>
          <w:rFonts w:cs="Times New Roman"/>
        </w:rPr>
        <w:t xml:space="preserve">Other studies, </w:t>
      </w:r>
      <w:r w:rsidRPr="00FE7BDF">
        <w:rPr>
          <w:rFonts w:cs="Times New Roman"/>
        </w:rPr>
        <w:t>by Benedetti and others</w:t>
      </w:r>
      <w:r w:rsidR="00206553">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 </w:instrTex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DATA </w:instrText>
      </w:r>
      <w:r w:rsidRPr="00FE7BDF">
        <w:rPr>
          <w:rFonts w:cs="Times New Roman"/>
        </w:rPr>
      </w:r>
      <w:r w:rsidRPr="00FE7BDF">
        <w:rPr>
          <w:rFonts w:cs="Times New Roman"/>
        </w:rPr>
        <w:fldChar w:fldCharType="end"/>
      </w:r>
      <w:r w:rsidRPr="00FE7BDF">
        <w:rPr>
          <w:rFonts w:cs="Times New Roman"/>
        </w:rPr>
      </w:r>
      <w:r w:rsidRPr="00FE7BDF">
        <w:rPr>
          <w:rFonts w:cs="Times New Roman"/>
        </w:rPr>
        <w:fldChar w:fldCharType="separate"/>
      </w:r>
      <w:r w:rsidRPr="00FE7BDF">
        <w:rPr>
          <w:rFonts w:cs="Times New Roman"/>
          <w:noProof/>
        </w:rPr>
        <w:t>(Amanzio &amp; Benedetti, 1999; Amanzio et al., 2001; Benedetti, 1996; Eippert et al., 2009; Grevert, Albert, &amp; Goldstein, 1983)</w:t>
      </w:r>
      <w:r w:rsidRPr="00FE7BDF">
        <w:rPr>
          <w:rFonts w:cs="Times New Roman"/>
        </w:rPr>
        <w:fldChar w:fldCharType="end"/>
      </w:r>
      <w:r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w:t>
      </w:r>
      <w:r w:rsidRPr="00FE7BDF">
        <w:rPr>
          <w:rFonts w:cs="Times New Roman"/>
        </w:rPr>
        <w:lastRenderedPageBreak/>
        <w:t xml:space="preserve">attenuates placebo effects brought about by expectancy or by conditioning with morphine or a combination of the two; however when conditioning is performed with non-steroidal anti-inflammatories it seems as if the endocannabanoid system is recruited for placebo pain-relief. </w:t>
      </w:r>
      <w:proofErr w:type="gramStart"/>
      <w:r w:rsidRPr="00FE7BDF">
        <w:rPr>
          <w:rFonts w:cs="Times New Roman"/>
        </w:rPr>
        <w:t>This was shown in a series of influential studies by Benedetti and Colleagues</w:t>
      </w:r>
      <w:proofErr w:type="gramEnd"/>
      <w:r w:rsidRPr="00FE7BDF">
        <w:rPr>
          <w:rFonts w:cs="Times New Roman"/>
        </w:rPr>
        <w:t xml:space="preserve">. Amanzio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rimonabant.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r w:rsidRPr="00FE7BDF">
        <w:rPr>
          <w:rFonts w:cs="Times New Roman"/>
          <w:i/>
        </w:rPr>
        <w:t>hyper</w:t>
      </w:r>
      <w:r w:rsidRPr="00FE7BDF">
        <w:rPr>
          <w:rFonts w:cs="Times New Roman"/>
        </w:rPr>
        <w:t xml:space="preserve">algesia: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xml:space="preserve">. They found that a placebo administered with the suggestion of hyperalgesia induced both hyperalgesia and HPA-Axis activation, a </w:t>
      </w:r>
      <w:r w:rsidRPr="00FE7BDF">
        <w:rPr>
          <w:rFonts w:cs="Times New Roman"/>
        </w:rPr>
        <w:lastRenderedPageBreak/>
        <w:t>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14:paraId="3CEB798B" w14:textId="3F50151B"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parkinsonian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subthalamic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parkinsonian symptoms. </w:t>
      </w:r>
      <w:r w:rsidR="006E4513">
        <w:rPr>
          <w:rFonts w:cs="Times New Roman"/>
        </w:rPr>
        <w:t>Ten P</w:t>
      </w:r>
      <w:r w:rsidR="0081348D">
        <w:rPr>
          <w:rFonts w:cs="Times New Roman"/>
        </w:rPr>
        <w:t>arkinsonian</w:t>
      </w:r>
      <w:r w:rsidR="003833BC">
        <w:rPr>
          <w:rFonts w:cs="Times New Roman"/>
        </w:rPr>
        <w:t xml:space="preserve"> with implants of electrodes in the subthalamic nucleus were </w:t>
      </w:r>
      <w:r w:rsidR="003833BC">
        <w:rPr>
          <w:rFonts w:cs="Times New Roman"/>
        </w:rPr>
        <w:lastRenderedPageBreak/>
        <w:t xml:space="preserve">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r w:rsidR="00CA546F">
        <w:rPr>
          <w:rFonts w:cs="Times New Roman"/>
        </w:rPr>
        <w:t xml:space="preserve">Pollo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1C4319">
        <w:rPr>
          <w:rFonts w:cs="Times New Roman"/>
        </w:rPr>
        <w:t xml:space="preserve"> also found that parkinsonian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d mechanism for the changes in P</w:t>
      </w:r>
      <w:r>
        <w:rPr>
          <w:rFonts w:cs="Times New Roman"/>
        </w:rPr>
        <w:t>arkinsonian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xml:space="preserve">. For example de la Fuentes-Fernandes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o parkinsons’s disease equivalent to levels found in healthy volunteers after administration of amphetamine.</w:t>
      </w:r>
    </w:p>
    <w:p w14:paraId="1A6A4690" w14:textId="053E4F6A" w:rsidR="00330C84" w:rsidRDefault="00330C84" w:rsidP="00330C84">
      <w:pPr>
        <w:ind w:firstLine="284"/>
        <w:rPr>
          <w:rFonts w:cs="Times New Roman"/>
        </w:rPr>
      </w:pPr>
      <w:r w:rsidRPr="00FE7BDF">
        <w:rPr>
          <w:rFonts w:cs="Times New Roman"/>
        </w:rPr>
        <w:t>The neurobiological theory of placebo effects is very pers</w:t>
      </w:r>
      <w:r>
        <w:rPr>
          <w:rFonts w:cs="Times New Roman"/>
        </w:rPr>
        <w:t>uasive to those who believe that there must be a</w:t>
      </w:r>
      <w:r w:rsidRPr="00FE7BDF">
        <w:rPr>
          <w:rFonts w:cs="Times New Roman"/>
        </w:rPr>
        <w:t xml:space="preserve"> non-cognitive mechanism for placebo analgesia. Furthermore the studies that support the theory are </w:t>
      </w:r>
      <w:proofErr w:type="gramStart"/>
      <w:r w:rsidRPr="00FE7BDF">
        <w:rPr>
          <w:rFonts w:cs="Times New Roman"/>
        </w:rPr>
        <w:t>well-replicated</w:t>
      </w:r>
      <w:proofErr w:type="gramEnd"/>
      <w:r w:rsidRPr="00FE7BDF">
        <w:rPr>
          <w:rFonts w:cs="Times New Roman"/>
        </w:rPr>
        <w:t xml:space="preserve"> and well-designed. However there are several flaws with the approach </w:t>
      </w:r>
      <w:r w:rsidR="0083454B">
        <w:rPr>
          <w:rFonts w:cs="Times New Roman"/>
        </w:rPr>
        <w:t xml:space="preserve">and the evidence for it </w:t>
      </w:r>
      <w:r w:rsidRPr="00FE7BDF">
        <w:rPr>
          <w:rFonts w:cs="Times New Roman"/>
        </w:rPr>
        <w:t>that warrant mention.</w:t>
      </w:r>
    </w:p>
    <w:p w14:paraId="7A21D4A8" w14:textId="76A693E3" w:rsidR="00330C84"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w:t>
      </w:r>
      <w:r>
        <w:rPr>
          <w:rFonts w:cs="Times New Roman"/>
        </w:rPr>
        <w:lastRenderedPageBreak/>
        <w:t xml:space="preserve">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Cicala, Azorlosa, Estall,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w:t>
      </w:r>
      <w:r>
        <w:rPr>
          <w:rFonts w:cs="Times New Roman"/>
        </w:rPr>
        <w:lastRenderedPageBreak/>
        <w:t xml:space="preserve">association, as measured by suppression of licking. It has also been shown that naloxone affects extinction learning. McNally, Pigg, and Wiedemann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cs="Times New Roman"/>
        </w:rPr>
        <w:t>effect which</w:t>
      </w:r>
      <w:proofErr w:type="gramEnd"/>
      <w:r>
        <w:rPr>
          <w:rFonts w:cs="Times New Roman"/>
        </w:rPr>
        <w:t xml:space="preserve">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cs="Times New Roman"/>
        </w:rPr>
        <w:t>grounds for thinking that naloxone affects</w:t>
      </w:r>
      <w:proofErr w:type="gramEnd"/>
      <w:r>
        <w:rPr>
          <w:rFonts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The naloxone studies mentioned above are the foundation upon which neurobiological theories of placebo effects are based. If the logic of the evidence for these assumptions is questionable then so must be the theories that are based on them.</w:t>
      </w:r>
      <w:r w:rsidR="001B2DCA">
        <w:rPr>
          <w:rFonts w:cs="Times New Roman"/>
        </w:rPr>
        <w:t xml:space="preserve"> </w:t>
      </w:r>
    </w:p>
    <w:p w14:paraId="42794E9A" w14:textId="0058CED5" w:rsidR="0083454B" w:rsidRPr="00D52AA2" w:rsidRDefault="0083454B" w:rsidP="00330C84">
      <w:pPr>
        <w:ind w:firstLine="284"/>
        <w:rPr>
          <w:rFonts w:cs="Times New Roman"/>
        </w:rPr>
      </w:pPr>
      <w:r>
        <w:rPr>
          <w:rFonts w:cs="Times New Roman"/>
        </w:rPr>
        <w:t>The second problem pertains to studies</w:t>
      </w:r>
      <w:r w:rsidR="006E4513">
        <w:rPr>
          <w:rFonts w:cs="Times New Roman"/>
        </w:rPr>
        <w:t xml:space="preserve"> of </w:t>
      </w:r>
      <w:proofErr w:type="gramStart"/>
      <w:r w:rsidR="006E4513">
        <w:rPr>
          <w:rFonts w:cs="Times New Roman"/>
        </w:rPr>
        <w:t>placebo induced</w:t>
      </w:r>
      <w:proofErr w:type="gramEnd"/>
      <w:r w:rsidR="006E4513">
        <w:rPr>
          <w:rFonts w:cs="Times New Roman"/>
        </w:rPr>
        <w:t xml:space="preserve"> changes in P</w:t>
      </w:r>
      <w:r>
        <w:rPr>
          <w:rFonts w:cs="Times New Roman"/>
        </w:rPr>
        <w:t>arkinsonian symptoms. Similarly to endogenous opioids, dopamine is a ubiquitous neurotransmitter in the brain, the scope of whose function</w:t>
      </w:r>
      <w:r w:rsidR="006E4513">
        <w:rPr>
          <w:rFonts w:cs="Times New Roman"/>
        </w:rPr>
        <w:t>s</w:t>
      </w:r>
      <w:r>
        <w:rPr>
          <w:rFonts w:cs="Times New Roman"/>
        </w:rPr>
        <w:t xml:space="preserve"> is still poorly understood. Its role in reward is </w:t>
      </w:r>
      <w:proofErr w:type="gramStart"/>
      <w:r>
        <w:rPr>
          <w:rFonts w:cs="Times New Roman"/>
        </w:rPr>
        <w:t>well-founded</w:t>
      </w:r>
      <w:proofErr w:type="gramEnd"/>
      <w:r>
        <w:rPr>
          <w:rFonts w:cs="Times New Roman"/>
        </w:rPr>
        <w:t xml:space="preserve">. </w:t>
      </w:r>
      <w:r w:rsidR="006E4513">
        <w:rPr>
          <w:rFonts w:cs="Times New Roman"/>
        </w:rPr>
        <w:t>It may be t</w:t>
      </w:r>
      <w:r w:rsidR="00F86AD5">
        <w:rPr>
          <w:rFonts w:cs="Times New Roman"/>
        </w:rPr>
        <w:t xml:space="preserve">hat the improvements in motor function </w:t>
      </w:r>
      <w:r w:rsidR="00F86AD5">
        <w:rPr>
          <w:rFonts w:cs="Times New Roman"/>
        </w:rPr>
        <w:lastRenderedPageBreak/>
        <w:t xml:space="preserve">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generalisability of these studies questionable. Goetz, Leurgans,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Parkinsonian patients receiving placebo in a clinical trial for the drug ropinirole, only 16 percent showed a 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ilfull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3BCA546" w:rsidR="00330C84" w:rsidRDefault="008E24A3" w:rsidP="00330C84">
      <w:pPr>
        <w:ind w:firstLine="284"/>
        <w:rPr>
          <w:rFonts w:cs="Times New Roman"/>
        </w:rPr>
      </w:pPr>
      <w:r>
        <w:rPr>
          <w:rFonts w:cs="Times New Roman"/>
        </w:rPr>
        <w:t>The third</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or rimonabant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Parkinsonian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6AF8EDCF" w:rsidR="00AF608A" w:rsidRDefault="00AF608A" w:rsidP="00330C84">
      <w:pPr>
        <w:ind w:firstLine="284"/>
        <w:rPr>
          <w:rFonts w:cs="Times New Roman"/>
        </w:rPr>
      </w:pPr>
      <w:r>
        <w:rPr>
          <w:rFonts w:cs="Times New Roman"/>
        </w:rPr>
        <w:t xml:space="preserve">Though the neurobiological theories discussed above concern themselves principally with the physiological and neurochemical mechanisms of placebo analgesia, implicit within them is the assumption that beliefs </w:t>
      </w:r>
      <w:r w:rsidR="004E61D8">
        <w:rPr>
          <w:rFonts w:cs="Times New Roman"/>
        </w:rPr>
        <w:t xml:space="preserve">about having consumed </w:t>
      </w:r>
      <w:r w:rsidR="004E61D8">
        <w:rPr>
          <w:rFonts w:cs="Times New Roman"/>
        </w:rPr>
        <w:lastRenderedPageBreak/>
        <w:t xml:space="preserve">an active drug </w:t>
      </w:r>
      <w:r>
        <w:rPr>
          <w:rFonts w:cs="Times New Roman"/>
        </w:rPr>
        <w:t xml:space="preserve">produce responses that mimic the effects of the active drug by activating the same physiological systems </w:t>
      </w:r>
      <w:r w:rsidR="004E61D8">
        <w:rPr>
          <w:rFonts w:cs="Times New Roman"/>
        </w:rPr>
        <w:t>utilis</w:t>
      </w:r>
      <w:r>
        <w:rPr>
          <w:rFonts w:cs="Times New Roman"/>
        </w:rPr>
        <w:t xml:space="preserve">ed by the drug itself. </w:t>
      </w: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5" w:name="_Toc321146331"/>
      <w:r>
        <w:t>Other explanations of placebo effects</w:t>
      </w:r>
      <w:bookmarkEnd w:id="15"/>
    </w:p>
    <w:p w14:paraId="50A3155B" w14:textId="146B2377"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objective 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 xml:space="preserve">that work by suppressing either the chemicals that produce the inflammation themselves, in the case of prostaglandin suppression by non-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w:t>
      </w:r>
      <w:r w:rsidR="009C3A6D">
        <w:rPr>
          <w:rFonts w:cs="Times New Roman"/>
        </w:rPr>
        <w:lastRenderedPageBreak/>
        <w:t xml:space="preserve">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1EFAEAC2"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t>‘</w:t>
      </w:r>
      <w:r w:rsidR="00255B21">
        <w:rPr>
          <w:rFonts w:cs="Times New Roman"/>
        </w:rPr>
        <w:t>placebo effects</w:t>
      </w:r>
      <w:r w:rsidR="003315B6">
        <w:rPr>
          <w:rFonts w:cs="Times New Roman"/>
        </w:rPr>
        <w:t>’</w:t>
      </w:r>
      <w:r w:rsidR="00572B4F">
        <w:rPr>
          <w:rFonts w:cs="Times New Roman"/>
        </w:rPr>
        <w:t xml:space="preserve"> as an umbrella</w:t>
      </w:r>
      <w:r w:rsidR="00255B21">
        <w:rPr>
          <w:rFonts w:cs="Times New Roman"/>
        </w:rPr>
        <w:t xml:space="preserve"> term for any observed change caused by something other than the inherent properties of that treatment. However observed change could be caused by factors other than a real change in the variable of interest. </w:t>
      </w:r>
      <w:proofErr w:type="gramStart"/>
      <w:r w:rsidR="003F39FB">
        <w:rPr>
          <w:rFonts w:cs="Times New Roman"/>
        </w:rPr>
        <w:t>A placebo response is defined by Stewart-Williams</w:t>
      </w:r>
      <w:proofErr w:type="gramEnd"/>
      <w:r w:rsidR="003F39FB">
        <w:rPr>
          <w:rFonts w:cs="Times New Roman"/>
        </w:rPr>
        <w:t xml:space="preserve"> </w: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 </w:instrTex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DATA </w:instrText>
      </w:r>
      <w:r w:rsidR="003F39FB">
        <w:rPr>
          <w:rFonts w:cs="Times New Roman"/>
        </w:rPr>
      </w:r>
      <w:r w:rsidR="003F39FB">
        <w:rPr>
          <w:rFonts w:cs="Times New Roman"/>
        </w:rPr>
        <w:fldChar w:fldCharType="end"/>
      </w:r>
      <w:r w:rsidR="003F39FB">
        <w:rPr>
          <w:rFonts w:cs="Times New Roman"/>
        </w:rPr>
        <w:fldChar w:fldCharType="separate"/>
      </w:r>
      <w:r w:rsidR="003F39FB">
        <w:rPr>
          <w:rFonts w:cs="Times New Roman"/>
          <w:noProof/>
        </w:rPr>
        <w:t>(2004)</w:t>
      </w:r>
      <w:r w:rsidR="003F39FB">
        <w:rPr>
          <w:rFonts w:cs="Times New Roman"/>
        </w:rPr>
        <w:fldChar w:fldCharType="end"/>
      </w:r>
      <w:r w:rsidR="003F39FB">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w:t>
      </w:r>
      <w:r w:rsidR="00E81919">
        <w:rPr>
          <w:rFonts w:cs="Times New Roman"/>
        </w:rPr>
        <w:t>,</w:t>
      </w:r>
      <w:r w:rsidR="003F39FB">
        <w:rPr>
          <w:rFonts w:cs="Times New Roman"/>
        </w:rPr>
        <w:t xml:space="preserve"> in clinical trials that have a </w:t>
      </w:r>
      <w:r w:rsidR="00E81919">
        <w:rPr>
          <w:rFonts w:cs="Times New Roman"/>
        </w:rPr>
        <w:t xml:space="preserve">placebo control group but have no </w:t>
      </w:r>
      <w:r w:rsidR="003F39FB">
        <w:rPr>
          <w:rFonts w:cs="Times New Roman"/>
        </w:rPr>
        <w:t>no-treatment control group</w:t>
      </w:r>
      <w:r w:rsidR="00E81919">
        <w:rPr>
          <w:rFonts w:cs="Times New Roman"/>
        </w:rPr>
        <w:t>,</w:t>
      </w:r>
      <w:r w:rsidR="003F39FB">
        <w:rPr>
          <w:rFonts w:cs="Times New Roman"/>
        </w:rPr>
        <w:t xml:space="preserve"> often any improvement or change</w:t>
      </w:r>
      <w:r w:rsidR="00E81919">
        <w:rPr>
          <w:rFonts w:cs="Times New Roman"/>
        </w:rPr>
        <w:t xml:space="preserve"> following the administration of the placebo it attributed to placebo, whereas it could simply be the natural effects of healing over time or spontaneous remission.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w:t>
      </w:r>
      <w:r w:rsidR="00632A4A">
        <w:lastRenderedPageBreak/>
        <w:t>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r w:rsidR="00632A4A">
        <w:t>behavio</w:t>
      </w:r>
      <w:r w:rsidR="00B30101">
        <w:t>u</w:t>
      </w:r>
      <w:r w:rsidR="00632A4A">
        <w:t>r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There are many models of response bias (e.g. Colagiuri and Lovibond, 2013)</w:t>
      </w:r>
      <w:r w:rsidR="00F763DD">
        <w:rPr>
          <w:rFonts w:cs="Times New Roman"/>
        </w:rPr>
        <w:fldChar w:fldCharType="begin"/>
      </w:r>
      <w:r w:rsidR="00F763DD">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end"/>
      </w:r>
      <w:r w:rsidR="00F763DD">
        <w:rPr>
          <w:rFonts w:cs="Times New Roman"/>
        </w:rPr>
        <w:t xml:space="preserve">, however </w:t>
      </w:r>
      <w:r w:rsidR="0045766C">
        <w:rPr>
          <w:rFonts w:cs="Times New Roman"/>
        </w:rPr>
        <w:t>I hav</w:t>
      </w:r>
      <w:r w:rsidR="00774711">
        <w:rPr>
          <w:rFonts w:cs="Times New Roman"/>
        </w:rPr>
        <w:t>e</w:t>
      </w:r>
      <w:r w:rsidR="00D955A3">
        <w:rPr>
          <w:rFonts w:cs="Times New Roman"/>
        </w:rPr>
        <w:t xml:space="preserve"> classed response bias into four</w:t>
      </w:r>
      <w:r w:rsidR="0045766C">
        <w:rPr>
          <w:rFonts w:cs="Times New Roman"/>
        </w:rPr>
        <w:t xml:space="preserve"> categories: </w:t>
      </w:r>
      <w:r w:rsidR="00236458">
        <w:rPr>
          <w:rFonts w:cs="Times New Roman"/>
        </w:rPr>
        <w:t>i</w:t>
      </w:r>
      <w:r w:rsidR="00774711">
        <w:rPr>
          <w:rFonts w:cs="Times New Roman"/>
        </w:rPr>
        <w:t>ntentional deception, conscious</w:t>
      </w:r>
      <w:r w:rsidR="00D955A3">
        <w:rPr>
          <w:rFonts w:cs="Times New Roman"/>
        </w:rPr>
        <w:t xml:space="preserve"> response shift, </w:t>
      </w:r>
      <w:r w:rsidR="00774711">
        <w:rPr>
          <w:rFonts w:cs="Times New Roman"/>
        </w:rPr>
        <w:t>self-deception</w:t>
      </w:r>
      <w:r w:rsidR="00D955A3">
        <w:rPr>
          <w:rFonts w:cs="Times New Roman"/>
        </w:rPr>
        <w:t>, and mediation</w:t>
      </w:r>
      <w:r w:rsidR="00774711">
        <w:rPr>
          <w:rFonts w:cs="Times New Roman"/>
        </w:rPr>
        <w:t>.</w:t>
      </w:r>
    </w:p>
    <w:p w14:paraId="4BF791D3" w14:textId="73A238BF" w:rsidR="00E70654" w:rsidRDefault="00E70654" w:rsidP="00D26BD2">
      <w:pPr>
        <w:pStyle w:val="Heading3"/>
      </w:pPr>
      <w:bookmarkStart w:id="16" w:name="_Toc321146332"/>
      <w:r>
        <w:t>Intentional Deception</w:t>
      </w:r>
      <w:bookmarkEnd w:id="16"/>
    </w:p>
    <w:p w14:paraId="638BC536" w14:textId="180D4D12" w:rsidR="0027427C" w:rsidRDefault="0073671E" w:rsidP="00D62000">
      <w:pPr>
        <w:ind w:firstLine="284"/>
      </w:pPr>
      <w:r>
        <w:rPr>
          <w:rFonts w:cs="Times New Roman"/>
        </w:rPr>
        <w:t xml:space="preserve">Colagiuri and Lovibond </w:t>
      </w:r>
      <w:r>
        <w:rPr>
          <w:rFonts w:cs="Times New Roman"/>
        </w:rPr>
        <w:fldChar w:fldCharType="begin"/>
      </w:r>
      <w:r>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w:t>
      </w:r>
      <w:r w:rsidR="00B4053F">
        <w:rPr>
          <w:rFonts w:cs="Times New Roman"/>
        </w:rPr>
        <w:t>s in responding brought about via</w:t>
      </w:r>
      <w:r>
        <w:rPr>
          <w:rFonts w:cs="Times New Roman"/>
        </w:rPr>
        <w:t xml:space="preserve"> a belief held by participants about the aims of the study or treatment. </w:t>
      </w:r>
      <w:r w:rsidR="004D152F">
        <w:rPr>
          <w:rFonts w:cs="Times New Roman"/>
        </w:rPr>
        <w:t>Implicit in this definition is that the participant changes their response because they wish to please the experimenter rather than because the variable of 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w:t>
      </w:r>
      <w:r w:rsidR="004D0C4B">
        <w:rPr>
          <w:rFonts w:cs="Times New Roman"/>
        </w:rPr>
        <w:lastRenderedPageBreak/>
        <w:t xml:space="preserve">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Barbare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 xml:space="preserve">attempted to </w:t>
      </w:r>
      <w:r w:rsidR="00A612CD">
        <w:t>estimate</w:t>
      </w:r>
      <w:r w:rsidR="00BC337D">
        <w:t xml:space="preserve"> the extent of</w:t>
      </w:r>
      <w:r w:rsidR="00632A4A">
        <w:t xml:space="preserve"> intentional deception</w:t>
      </w:r>
      <w:r w:rsidR="00790C2C">
        <w:t xml:space="preserve"> </w:t>
      </w:r>
      <w:r w:rsidR="00A612CD">
        <w:t>in psychological experiments via the use of a sham computer-malfunction at the end of an experiment whose ostensible purpose was to measure the relationship between alcohol and sexual arousal.</w:t>
      </w:r>
      <w:r w:rsidR="00922A26">
        <w:t xml:space="preserve"> In</w:t>
      </w:r>
      <w:r w:rsidR="00C22EEB">
        <w:t xml:space="preserve"> a </w:t>
      </w:r>
      <w:r w:rsidR="00054914">
        <w:t>balanced-placebo design</w:t>
      </w:r>
      <w:r w:rsidR="00C22EEB">
        <w:t xml:space="preserve"> p</w:t>
      </w:r>
      <w:r w:rsidR="00054914">
        <w:t>art</w:t>
      </w:r>
      <w:r w:rsidR="00790C2C">
        <w:t xml:space="preserve">icipants were given either alcohol or placebo as a beverage. The flavour of the alcohol was masked so that participants could not determine, based on its taste, whether the beverage contained alcohol or not. Within the alcohol and placebo </w:t>
      </w:r>
      <w:proofErr w:type="gramStart"/>
      <w:r w:rsidR="00790C2C">
        <w:t>groups</w:t>
      </w:r>
      <w:proofErr w:type="gramEnd"/>
      <w:r w:rsidR="00790C2C">
        <w:t xml:space="preserve">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w:t>
      </w:r>
      <w:r w:rsidR="0027427C">
        <w:lastRenderedPageBreak/>
        <w:t xml:space="preserve">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self-reports and behavioural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t>
      </w:r>
      <w:proofErr w:type="gramStart"/>
      <w:r w:rsidR="003D0E34">
        <w:t>was</w:t>
      </w:r>
      <w:proofErr w:type="gramEnd"/>
      <w:r w:rsidR="003D0E34">
        <w:t xml:space="preserve">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t>Intentional deception</w:t>
      </w:r>
      <w:r w:rsidR="00BB4D2C">
        <w:t xml:space="preserve"> </w:t>
      </w:r>
      <w:r>
        <w:t xml:space="preserve">is a clear example of a bias that may obscure a true effect. Even with the measures described to reduce its influence it remains </w:t>
      </w:r>
      <w:proofErr w:type="gramStart"/>
      <w:r>
        <w:t>a confound</w:t>
      </w:r>
      <w:proofErr w:type="gramEnd"/>
      <w:r>
        <w:t xml:space="preserve">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774711"/>
    <w:p w14:paraId="34C52AB0" w14:textId="1A4A587B" w:rsidR="00774711" w:rsidRDefault="00774711" w:rsidP="00774711">
      <w:pPr>
        <w:pStyle w:val="Heading3"/>
      </w:pPr>
      <w:bookmarkStart w:id="17" w:name="_Toc321146333"/>
      <w:r>
        <w:lastRenderedPageBreak/>
        <w:t>Conscious Response Shift</w:t>
      </w:r>
      <w:bookmarkEnd w:id="17"/>
    </w:p>
    <w:p w14:paraId="0B0374BD" w14:textId="77777777" w:rsidR="00774711" w:rsidRDefault="00774711" w:rsidP="00774711">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xml:space="preserve">.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realises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w:t>
      </w:r>
      <w:r>
        <w:lastRenderedPageBreak/>
        <w:t>in the true score and affect the reliability of inferences about causes of change in that variable.</w:t>
      </w:r>
    </w:p>
    <w:p w14:paraId="1EA21F20" w14:textId="36843687" w:rsidR="00774711" w:rsidRDefault="00774711" w:rsidP="00774711">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theorised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w:t>
      </w:r>
      <w:proofErr w:type="gramStart"/>
      <w:r>
        <w:t>half of participants were</w:t>
      </w:r>
      <w:proofErr w:type="gramEnd"/>
      <w:r>
        <w:t xml:space="preserv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w:t>
      </w:r>
      <w:r w:rsidR="00784DCA">
        <w:t xml:space="preserve"> </w:t>
      </w:r>
      <w:r w:rsidR="00A73B18">
        <w:t xml:space="preserve">Then/Post designs have also been used to measure response shift in quality of life </w:t>
      </w:r>
      <w:r w:rsidR="00A73B18">
        <w:fldChar w:fldCharType="begin"/>
      </w:r>
      <w:r w:rsidR="00EB3756">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rsidR="00A73B18">
        <w:fldChar w:fldCharType="separate"/>
      </w:r>
      <w:r w:rsidR="00EB3756">
        <w:rPr>
          <w:noProof/>
        </w:rPr>
        <w:t>(Ahmed, Mayo, Wood-Dauphinee, Hanley, &amp; Cohen, 2004; Ring, Höfer, Heuston, Harris, &amp; O'Boyle, 2005)</w:t>
      </w:r>
      <w:r w:rsidR="00A73B18">
        <w:fldChar w:fldCharType="end"/>
      </w:r>
      <w:r w:rsidR="00EB3756">
        <w:t xml:space="preserve"> and self-reported pain </w:t>
      </w:r>
      <w:r w:rsidR="00EB3756">
        <w:fldChar w:fldCharType="begin"/>
      </w:r>
      <w:r w:rsidR="00EB3756">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rsidR="00EB3756">
        <w:fldChar w:fldCharType="separate"/>
      </w:r>
      <w:r w:rsidR="00EB3756">
        <w:rPr>
          <w:noProof/>
        </w:rPr>
        <w:t>(Razmjou, Yee, Ford, &amp; Finkelstein, 2006)</w:t>
      </w:r>
      <w:r w:rsidR="00EB3756">
        <w:fldChar w:fldCharType="end"/>
      </w:r>
      <w:r w:rsidR="00EB3756">
        <w:t xml:space="preserve"> with similar results.</w:t>
      </w:r>
    </w:p>
    <w:p w14:paraId="6B9024D7" w14:textId="77777777" w:rsidR="000F7A27" w:rsidRDefault="00774711" w:rsidP="00774711">
      <w:pPr>
        <w:ind w:firstLine="284"/>
      </w:pPr>
      <w:r>
        <w:lastRenderedPageBreak/>
        <w:t>The concern in studies of the placebo effect is that any change following a placebo treatment is due to a scale recalibration or reconceptualilsati</w:t>
      </w:r>
      <w:r w:rsidR="0065251F">
        <w:t>on rather than an actual change. F</w:t>
      </w:r>
      <w:r>
        <w:t xml:space="preserve">or example </w:t>
      </w:r>
      <w:r w:rsidR="0065251F">
        <w:t>if, in an experiment investigating the role of expectancies in pain, there is a</w:t>
      </w:r>
      <w:r w:rsidR="003B60A3">
        <w:t xml:space="preserve"> decrease in pain ratings </w:t>
      </w:r>
      <w:r w:rsidR="0065251F">
        <w:t xml:space="preserve">from pre- to post-test </w:t>
      </w:r>
      <w:r w:rsidR="003B60A3">
        <w:t>in subjects</w:t>
      </w:r>
      <w:r>
        <w:t xml:space="preserve"> given placebo</w:t>
      </w:r>
      <w:r w:rsidR="0065251F">
        <w:t>, it may be that this decrease</w:t>
      </w:r>
      <w:r>
        <w:t xml:space="preserve"> is due to their using a </w:t>
      </w:r>
      <w:r w:rsidR="0065251F">
        <w:t>higher criteria for rating pain. This change in their benchmark for assessing pain levels might be caused by their thinking about the questions they were asked in the first questionnaire and, i</w:t>
      </w:r>
      <w:r w:rsidR="006314D1">
        <w:t xml:space="preserve">n the interim between this </w:t>
      </w:r>
      <w:r w:rsidR="0065251F">
        <w:t>an</w:t>
      </w:r>
      <w:r w:rsidR="006314D1">
        <w:t xml:space="preserve">d the second questionnaire, deciding that their first rating was too high. Thus even though their level of pain has not changed following the placebo, </w:t>
      </w:r>
      <w:r w:rsidR="0065251F">
        <w:t xml:space="preserve">they </w:t>
      </w:r>
      <w:r w:rsidR="006314D1">
        <w:t>rate their pain level as less.</w:t>
      </w:r>
    </w:p>
    <w:p w14:paraId="4C90C566" w14:textId="13E23EAD" w:rsidR="00774711" w:rsidRPr="00FD34A3" w:rsidRDefault="00774711" w:rsidP="00774711">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w:t>
      </w:r>
      <w:r w:rsidR="00EB3756">
        <w:t xml:space="preserve">are </w:t>
      </w:r>
      <w:r>
        <w:t xml:space="preserve">forms </w:t>
      </w:r>
      <w:r w:rsidR="00EB3756">
        <w:t>of response shift</w:t>
      </w:r>
      <w:r>
        <w:t xml:space="preserve"> that are not mediated consciously at all. I have</w:t>
      </w:r>
      <w:r w:rsidR="00660DFC">
        <w:t xml:space="preserve"> grouped</w:t>
      </w:r>
      <w:r>
        <w:t xml:space="preserve"> these </w:t>
      </w:r>
      <w:r w:rsidR="00660DFC">
        <w:t xml:space="preserve">forms of response shift </w:t>
      </w:r>
      <w:r w:rsidR="0072025F">
        <w:t xml:space="preserve">under the umbrella term </w:t>
      </w:r>
      <w:r>
        <w:t>self-deception.</w:t>
      </w:r>
    </w:p>
    <w:p w14:paraId="345ED2AE" w14:textId="77777777" w:rsidR="00774711" w:rsidRDefault="00774711" w:rsidP="00774711"/>
    <w:p w14:paraId="1F77236E" w14:textId="101BBD9A" w:rsidR="00236458" w:rsidRDefault="00583C07" w:rsidP="00236458">
      <w:pPr>
        <w:pStyle w:val="Heading3"/>
      </w:pPr>
      <w:r>
        <w:t>Self-Deception</w:t>
      </w:r>
    </w:p>
    <w:p w14:paraId="5B1A3514" w14:textId="29FB1B24" w:rsidR="00306D18" w:rsidRDefault="00014A37" w:rsidP="00306D18">
      <w:pPr>
        <w:ind w:firstLine="284"/>
      </w:pPr>
      <w:r>
        <w:t xml:space="preserve">Self-deception occurs when the individual is unaware of the true motives or causes for the way they behave or feel. </w:t>
      </w:r>
      <w:r w:rsidR="00D749A1">
        <w:t>The important difference, for the purposes of this discussion, between intentional de</w:t>
      </w:r>
      <w:r w:rsidR="00B26CD0">
        <w:t>ception</w:t>
      </w:r>
      <w:r w:rsidR="00E2697F">
        <w:t xml:space="preserve"> and conscious response shift on one hand and</w:t>
      </w:r>
      <w:r w:rsidR="006F12E8">
        <w:t xml:space="preserve"> </w:t>
      </w:r>
      <w:r w:rsidR="00B26CD0">
        <w:t xml:space="preserve">self-deception </w:t>
      </w:r>
      <w:r w:rsidR="00E2697F">
        <w:t xml:space="preserve">on the other, </w:t>
      </w:r>
      <w:r w:rsidR="00D749A1">
        <w:t>is that intentional deception takes place independently of exp</w:t>
      </w:r>
      <w:r w:rsidR="00F12954">
        <w:t>ectancy, and thus may obscure expectancy effects</w:t>
      </w:r>
      <w:r w:rsidR="00D749A1">
        <w:t>, whereas self-deception can give rise to expec</w:t>
      </w:r>
      <w:r w:rsidR="00F70260">
        <w:t>tancy or be caused by it</w:t>
      </w:r>
      <w:r w:rsidR="00D749A1">
        <w:t xml:space="preserve">.  In this sense it is difficult to truly class the </w:t>
      </w:r>
      <w:r w:rsidR="008C026C">
        <w:t>different types</w:t>
      </w:r>
      <w:r w:rsidR="00D749A1">
        <w:t xml:space="preserve"> of self-deception as sources of bias—</w:t>
      </w:r>
      <w:r w:rsidR="008C026C">
        <w:t>as variables that obscure</w:t>
      </w:r>
      <w:r w:rsidR="00D749A1">
        <w:t xml:space="preserve"> the true </w:t>
      </w:r>
      <w:r w:rsidR="000151EB">
        <w:t xml:space="preserve">expectancy </w:t>
      </w:r>
      <w:r w:rsidR="00D749A1">
        <w:t xml:space="preserve">effect—since they may be in fact be synonymous with the expectancy </w:t>
      </w:r>
      <w:r w:rsidR="00D749A1">
        <w:lastRenderedPageBreak/>
        <w:t>effect itself.</w:t>
      </w:r>
      <w:r w:rsidR="00E2697F">
        <w:t xml:space="preserve"> There </w:t>
      </w:r>
      <w:proofErr w:type="gramStart"/>
      <w:r w:rsidR="00E2697F">
        <w:t>are</w:t>
      </w:r>
      <w:proofErr w:type="gramEnd"/>
      <w:r w:rsidR="00E2697F">
        <w:t xml:space="preserve"> two</w:t>
      </w:r>
      <w:r w:rsidR="00E02205">
        <w:t xml:space="preserve"> forms</w:t>
      </w:r>
      <w:r>
        <w:t xml:space="preserve"> that self-deception can take: </w:t>
      </w:r>
      <w:r w:rsidR="00774711">
        <w:t>unconscious response shift (</w:t>
      </w:r>
      <w:r w:rsidR="00F70260">
        <w:t>assimilation, and perceptual shift</w:t>
      </w:r>
      <w:r w:rsidR="00774711">
        <w:t>) and misattribution</w:t>
      </w:r>
      <w:r w:rsidR="00F70260">
        <w:t xml:space="preserve">. </w:t>
      </w:r>
      <w:r w:rsidR="00063158">
        <w:t xml:space="preserve">Both of these </w:t>
      </w:r>
      <w:proofErr w:type="gramStart"/>
      <w:r w:rsidR="00063158">
        <w:t>are thought to be mediated</w:t>
      </w:r>
      <w:proofErr w:type="gramEnd"/>
      <w:r w:rsidR="00063158">
        <w:t xml:space="preserve"> by attention.</w:t>
      </w:r>
    </w:p>
    <w:p w14:paraId="422A70B1" w14:textId="77777777" w:rsidR="004A3456" w:rsidRDefault="004A3456" w:rsidP="004A3456">
      <w:pPr>
        <w:ind w:firstLine="284"/>
      </w:pPr>
    </w:p>
    <w:p w14:paraId="5209CB39" w14:textId="77777777" w:rsidR="0068227B" w:rsidRDefault="00236458" w:rsidP="0068227B">
      <w:pPr>
        <w:pStyle w:val="Heading4"/>
      </w:pPr>
      <w:r w:rsidRPr="00B15179">
        <w:t>Perc</w:t>
      </w:r>
      <w:r w:rsidR="00814F2A" w:rsidRPr="00B15179">
        <w:t xml:space="preserve">eptual Shift or </w:t>
      </w:r>
      <w:r w:rsidR="004B5917" w:rsidRPr="00B15179">
        <w:t>Assimilation</w:t>
      </w:r>
    </w:p>
    <w:p w14:paraId="1CE15723" w14:textId="381DCB97" w:rsidR="00236458" w:rsidRPr="00B15179" w:rsidRDefault="00236458" w:rsidP="00774711">
      <w:pPr>
        <w:ind w:firstLine="284"/>
      </w:pPr>
      <w:r w:rsidRPr="00B15179">
        <w:t xml:space="preserve">In direct contrast to the idea </w:t>
      </w:r>
      <w:commentRangeStart w:id="18"/>
      <w:r w:rsidRPr="00B15179">
        <w:t>that</w:t>
      </w:r>
      <w:commentRangeEnd w:id="18"/>
      <w:r w:rsidR="004B5917" w:rsidRPr="00B15179">
        <w:rPr>
          <w:rStyle w:val="CommentReference"/>
          <w:bCs/>
          <w:iCs/>
        </w:rPr>
        <w:commentReference w:id="18"/>
      </w:r>
      <w:r w:rsidRPr="00B15179">
        <w:t xml:space="preserve"> placebo effects are caused by a direct change </w:t>
      </w:r>
      <w:commentRangeStart w:id="19"/>
      <w:r w:rsidRPr="00B15179">
        <w:t>in</w:t>
      </w:r>
      <w:commentRangeEnd w:id="19"/>
      <w:r w:rsidR="00940BAD">
        <w:rPr>
          <w:rStyle w:val="CommentReference"/>
        </w:rPr>
        <w:commentReference w:id="19"/>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Some, like Kirsch (1999), call this form of bias ‘self-deception’, others call it response shift, but this misrepresents the phenomena. There is growing evidence from research into Bayesian information processing models that perception, across multiple sensory modalities—visual, audio, haptic, olfactory, interoceptive, nociceptive, and even affective—is an inferential process, where the data that comes from our senses is integrated with our prior beliefs, each being weighted by their relative certainties, resulting in a final perception that informs our actions.  This response shift might be prompted by outside demand in that participants believe in the credibility of the information they are given by experimenters or their doctor or pharmacist about the likely effects of the drug they are ingesting, or they may hold these beliefs without any suggestion by an outside agent.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 xml:space="preserve">he Gestalt Psychologist Solomon Asch conducted research into the effect </w:t>
      </w:r>
      <w:r w:rsidRPr="00CA62E5">
        <w:rPr>
          <w:rFonts w:cs="Times New Roman"/>
        </w:rPr>
        <w:lastRenderedPageBreak/>
        <w:t>positive</w:t>
      </w:r>
      <w:r>
        <w:rPr>
          <w:rFonts w:cs="Times New Roman"/>
        </w:rPr>
        <w:t>ly-</w:t>
      </w:r>
      <w:r w:rsidRPr="00CA62E5">
        <w:rPr>
          <w:rFonts w:cs="Times New Roman"/>
        </w:rPr>
        <w:t xml:space="preserve"> or negative</w:t>
      </w:r>
      <w:r>
        <w:rPr>
          <w:rFonts w:cs="Times New Roman"/>
        </w:rPr>
        <w:t>ly-valenced</w:t>
      </w:r>
      <w:r w:rsidRPr="00CA62E5">
        <w:rPr>
          <w:rFonts w:cs="Times New Roman"/>
        </w:rPr>
        <w:t xml:space="preserve"> trait descriptors can have on th</w:t>
      </w:r>
      <w:r>
        <w:rPr>
          <w:rFonts w:cs="Times New Roman"/>
        </w:rPr>
        <w:t>e perception of subsequent behaviour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w:t>
      </w:r>
      <w:proofErr w:type="gramStart"/>
      <w:r>
        <w:rPr>
          <w:rFonts w:cs="Times New Roman"/>
        </w:rPr>
        <w:t>valency of these central trait descriptors change</w:t>
      </w:r>
      <w:proofErr w:type="gramEnd"/>
      <w:r>
        <w:rPr>
          <w:rFonts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valency of the central trait descriptor and the order in which the subsequent trait descriptors were presented. </w:t>
      </w:r>
    </w:p>
    <w:p w14:paraId="0F56CF56"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mbiguous social cues negatively, in line with the way they feel about themselves. The focus on negative interoceptive information concerning the way they feel then shifts attentional focus away from</w:t>
      </w:r>
      <w:r w:rsidRPr="00A934AE">
        <w:rPr>
          <w:rFonts w:cs="Times New Roman"/>
        </w:rPr>
        <w:t xml:space="preserve"> </w:t>
      </w:r>
      <w:r>
        <w:rPr>
          <w:rFonts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nonpatient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 xml:space="preserve">(Amin, Foa, &amp; </w:t>
      </w:r>
      <w:r>
        <w:rPr>
          <w:rFonts w:cs="Times New Roman"/>
          <w:noProof/>
        </w:rPr>
        <w:lastRenderedPageBreak/>
        <w:t>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aetiology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interpret ambiguous social cues as signaling hostile intent.  In the different disorders studied the stimuli are the same; ambiguous social cues. </w:t>
      </w:r>
    </w:p>
    <w:p w14:paraId="5337A391" w14:textId="77777777" w:rsidR="00236458" w:rsidRDefault="00236458" w:rsidP="00236458">
      <w:pPr>
        <w:spacing w:before="100" w:beforeAutospacing="1" w:after="100" w:afterAutospacing="1"/>
        <w:ind w:firstLine="284"/>
        <w:contextualSpacing/>
        <w:rPr>
          <w:rFonts w:cs="Times New Roman"/>
        </w:rPr>
      </w:pPr>
      <w:r>
        <w:rPr>
          <w:rFonts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lastRenderedPageBreak/>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1FF35586" w14:textId="77777777" w:rsidR="00236458" w:rsidRDefault="00236458" w:rsidP="00236458">
      <w:pPr>
        <w:spacing w:before="100" w:beforeAutospacing="1" w:after="100" w:afterAutospacing="1"/>
        <w:contextualSpacing/>
        <w:rPr>
          <w:rFonts w:cs="Times New Roman"/>
        </w:rPr>
      </w:pPr>
      <w:proofErr w:type="gramStart"/>
      <w:r>
        <w:rPr>
          <w:rFonts w:cs="Times New Roman"/>
        </w:rPr>
        <w:t>the</w:t>
      </w:r>
      <w:proofErr w:type="gramEnd"/>
      <w:r>
        <w:rPr>
          <w:rFonts w:cs="Times New Roman"/>
        </w:rPr>
        <w:t xml:space="preserve"> existence of a schema or belief elicits an attentional bias which, when a certain class of stimuli is presented, results in a misinterpretation of the objective features of the situation which in turn elicits an emotional, cognitive, behavioural, or somatic response. </w:t>
      </w:r>
    </w:p>
    <w:p w14:paraId="5524B8E4"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w:t>
      </w:r>
      <w:proofErr w:type="gramStart"/>
      <w:r>
        <w:rPr>
          <w:rFonts w:cs="Times New Roman"/>
        </w:rPr>
        <w:t>However even more ‘direct’ perceptions can be biased by contextual information.</w:t>
      </w:r>
      <w:proofErr w:type="gramEnd"/>
      <w:r>
        <w:rPr>
          <w:rFonts w:cs="Times New Roman"/>
        </w:rPr>
        <w:t xml:space="preserve"> For example when white wine is coloured red with food dye it is perceived as having the odour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coloured the same colour as Rosé as being sweeter than uncoloured white wine </w:t>
      </w:r>
      <w:r>
        <w:rPr>
          <w:rFonts w:cs="Times New Roman"/>
        </w:rPr>
        <w:fldChar w:fldCharType="begin"/>
      </w:r>
      <w:r>
        <w:rPr>
          <w:rFonts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cs="Times New Roman"/>
        </w:rPr>
        <w:fldChar w:fldCharType="separate"/>
      </w:r>
      <w:r>
        <w:rPr>
          <w:rFonts w:cs="Times New Roman"/>
          <w:noProof/>
        </w:rPr>
        <w:t>(Rose M Pangborn, Berg, &amp; Hansen, 1963)</w:t>
      </w:r>
      <w:r>
        <w:rPr>
          <w:rFonts w:cs="Times New Roman"/>
        </w:rPr>
        <w:fldChar w:fldCharType="end"/>
      </w:r>
      <w:r>
        <w:rPr>
          <w:rFonts w:cs="Times New Roman"/>
        </w:rPr>
        <w:t xml:space="preserve">. Furthermore accuracy in judging the taste of nectars was found to be reduced when the nectar was coloured than when it was uncoloured </w:t>
      </w:r>
      <w:r>
        <w:rPr>
          <w:rFonts w:cs="Times New Roman"/>
        </w:rPr>
        <w:fldChar w:fldCharType="begin"/>
      </w:r>
      <w:r>
        <w:rPr>
          <w:rFonts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Pr>
          <w:rFonts w:cs="Times New Roman"/>
          <w:noProof/>
        </w:rPr>
        <w:t>(Rose Marie Pangborn &amp; Hansen, 1963)</w:t>
      </w:r>
      <w:r>
        <w:rPr>
          <w:rFonts w:cs="Times New Roman"/>
        </w:rPr>
        <w:fldChar w:fldCharType="end"/>
      </w:r>
      <w:r>
        <w:rPr>
          <w:rFonts w:cs="Times New Roman"/>
        </w:rPr>
        <w:t xml:space="preserve">. These results and others from the smell and taste perception literature led Morrot et al. (2001) to state: “Our results tend to confirm that sense of smell is, by itself, unlikely to provide sufficient information to allow for a consciously reasoned decision, as it is for other sensory modalities.” </w:t>
      </w:r>
    </w:p>
    <w:p w14:paraId="3CB78A0A" w14:textId="77777777" w:rsidR="0068227B" w:rsidRDefault="00236458" w:rsidP="0068227B">
      <w:pPr>
        <w:ind w:firstLine="284"/>
        <w:contextualSpacing/>
        <w:rPr>
          <w:rFonts w:cs="Times New Roman"/>
        </w:rPr>
      </w:pPr>
      <w:r>
        <w:rPr>
          <w:rFonts w:cs="Times New Roman"/>
        </w:rPr>
        <w:t>The findings from these disciplines seem to confirm that expectancies derived from context influence the way we perceive stimuli as varied as traits, the taste of beverages or the meaning of social cues.</w:t>
      </w:r>
    </w:p>
    <w:p w14:paraId="5771AFC8" w14:textId="77777777" w:rsidR="002C3A40" w:rsidRDefault="002C3A40" w:rsidP="0068227B">
      <w:pPr>
        <w:ind w:firstLine="284"/>
        <w:contextualSpacing/>
        <w:rPr>
          <w:rFonts w:cs="Times New Roman"/>
        </w:rPr>
      </w:pPr>
    </w:p>
    <w:p w14:paraId="50930F8B" w14:textId="239A67DD" w:rsidR="0068227B" w:rsidRDefault="000F5DE7" w:rsidP="0068227B">
      <w:pPr>
        <w:pStyle w:val="Heading4"/>
      </w:pPr>
      <w:r>
        <w:t>Misattribution</w:t>
      </w:r>
      <w:r w:rsidR="00063158">
        <w:t xml:space="preserve"> </w:t>
      </w:r>
    </w:p>
    <w:p w14:paraId="0D91070A" w14:textId="2C198270" w:rsidR="00EB1A0D" w:rsidRDefault="000F5DE7" w:rsidP="00EE1052">
      <w:pPr>
        <w:ind w:firstLine="284"/>
      </w:pPr>
      <w:r w:rsidRPr="005810D9">
        <w:t>Another term for misattribution as a source of placebo effects might be ‘symptomatic over</w:t>
      </w:r>
      <w:r w:rsidR="00DC1C3B" w:rsidRPr="005810D9">
        <w:t xml:space="preserve">lap’.  </w:t>
      </w:r>
      <w:r w:rsidR="009F20A7">
        <w:t>In simple</w:t>
      </w:r>
      <w:r w:rsidR="00651110">
        <w:t xml:space="preserve"> terms</w:t>
      </w:r>
      <w:r w:rsidR="00F63F89">
        <w:t xml:space="preserve"> this is mistakenly attributing the cause of </w:t>
      </w:r>
      <w:r w:rsidR="005C1681">
        <w:t xml:space="preserve">a change in </w:t>
      </w:r>
      <w:r w:rsidR="00F63F89">
        <w:t xml:space="preserve">one’s symptoms </w:t>
      </w:r>
      <w:r w:rsidR="006B4A3D">
        <w:t>to one</w:t>
      </w:r>
      <w:r w:rsidR="009F20A7">
        <w:t xml:space="preserve"> source when </w:t>
      </w:r>
      <w:r w:rsidR="00F63F89">
        <w:t xml:space="preserve">in fact </w:t>
      </w:r>
      <w:r w:rsidR="009F20A7">
        <w:t xml:space="preserve">it </w:t>
      </w:r>
      <w:r w:rsidR="00F63F89">
        <w:t xml:space="preserve">comes from another. </w:t>
      </w:r>
      <w:r w:rsidR="00AA656E">
        <w:t>M</w:t>
      </w:r>
      <w:r w:rsidR="00560F1A" w:rsidRPr="005810D9">
        <w:t>isattribution</w:t>
      </w:r>
      <w:r w:rsidR="00DC1C3B" w:rsidRPr="005810D9">
        <w:t xml:space="preserve"> occurs when the </w:t>
      </w:r>
      <w:r w:rsidR="00526A3E" w:rsidRPr="005810D9">
        <w:t>symptom profile of t</w:t>
      </w:r>
      <w:r w:rsidR="00362901" w:rsidRPr="005810D9">
        <w:t>he active drug, for which the placebo is mistaken, overlap with symptoms caused either by another agent</w:t>
      </w:r>
      <w:r w:rsidR="00F63F89">
        <w:t xml:space="preserve"> that would have occurred irrespective of the administration of the placebo </w:t>
      </w:r>
      <w:r w:rsidR="00362901" w:rsidRPr="005810D9">
        <w:t xml:space="preserve">such as a drug or virus or infection or bacteria, </w:t>
      </w:r>
      <w:r w:rsidR="00362901" w:rsidRPr="005C1681">
        <w:rPr>
          <w:i/>
        </w:rPr>
        <w:t>or</w:t>
      </w:r>
      <w:r w:rsidR="00362901" w:rsidRPr="005810D9">
        <w:t xml:space="preserve"> with incidental</w:t>
      </w:r>
      <w:r w:rsidR="001F5787">
        <w:t>, nonspecific,</w:t>
      </w:r>
      <w:r w:rsidR="00362901" w:rsidRPr="005810D9">
        <w:t xml:space="preserve"> </w:t>
      </w:r>
      <w:r w:rsidR="00F05F41">
        <w:t xml:space="preserve">and ambiguous </w:t>
      </w:r>
      <w:r w:rsidR="00362901" w:rsidRPr="005810D9">
        <w:t>symptoms that occur regularly in everyday life</w:t>
      </w:r>
      <w:r w:rsidR="00B711B7">
        <w:t xml:space="preserve"> </w:t>
      </w:r>
      <w:bookmarkStart w:id="20" w:name="_GoBack"/>
      <w:bookmarkEnd w:id="20"/>
      <w:r w:rsidR="00B711B7">
        <w:fldChar w:fldCharType="begin"/>
      </w:r>
      <w:r w:rsidR="00B711B7">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rsidR="00B711B7">
        <w:fldChar w:fldCharType="separate"/>
      </w:r>
      <w:r w:rsidR="00B711B7">
        <w:fldChar w:fldCharType="end"/>
      </w:r>
      <w:r w:rsidR="00B711B7">
        <w:t>(for reviews see Ross &amp; Olson, 1981, and Barsky, Saintfort, Rogers, &amp; Borus, 2002)</w:t>
      </w:r>
      <w:r w:rsidR="00362901" w:rsidRPr="005810D9">
        <w:t xml:space="preserve">, such as headache, fatigue, </w:t>
      </w:r>
      <w:r w:rsidR="00DF59F7">
        <w:t xml:space="preserve">insomnia, </w:t>
      </w:r>
      <w:r w:rsidR="00362901" w:rsidRPr="005810D9">
        <w:t>negative</w:t>
      </w:r>
      <w:r w:rsidR="00D95500">
        <w:t xml:space="preserve"> mood, </w:t>
      </w:r>
      <w:r w:rsidR="00241C1D">
        <w:t xml:space="preserve">nausea, diarrhea, </w:t>
      </w:r>
      <w:r w:rsidR="00D95500">
        <w:t xml:space="preserve">and dizziness </w:t>
      </w:r>
      <w:r w:rsidR="00D95500">
        <w:fldChar w:fldCharType="begin"/>
      </w:r>
      <w:r w:rsidR="00D95500">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rsidR="00D95500">
        <w:fldChar w:fldCharType="separate"/>
      </w:r>
      <w:r w:rsidR="00D95500">
        <w:rPr>
          <w:noProof/>
        </w:rPr>
        <w:t>(Khosla, Bajaj, Sharma, &amp; Mishra, 1992; Reidenberg, Lowenthal, &amp; Sacks, 1968)</w:t>
      </w:r>
      <w:r w:rsidR="00D95500">
        <w:fldChar w:fldCharType="end"/>
      </w:r>
      <w:r w:rsidR="00FA12F2">
        <w:rPr>
          <w:rStyle w:val="FootnoteReference"/>
        </w:rPr>
        <w:footnoteReference w:id="2"/>
      </w:r>
      <w:r w:rsidR="00362901" w:rsidRPr="005810D9">
        <w:t xml:space="preserve">. </w:t>
      </w:r>
      <w:r w:rsidR="00C52BA1" w:rsidRPr="005810D9">
        <w:t xml:space="preserve">Because the individual receiving the placebo is anticipating </w:t>
      </w:r>
      <w:r w:rsidR="005C1681">
        <w:t>a change in certain</w:t>
      </w:r>
      <w:r w:rsidR="00C52BA1" w:rsidRPr="005810D9">
        <w:t xml:space="preserve"> symptoms</w:t>
      </w:r>
      <w:r w:rsidR="005C1681">
        <w:t>,</w:t>
      </w:r>
      <w:r w:rsidR="00D955A3">
        <w:t xml:space="preserve"> </w:t>
      </w:r>
      <w:r w:rsidR="003B5CBB">
        <w:t xml:space="preserve">a confirmation bias </w:t>
      </w:r>
      <w:r w:rsidR="005C1681">
        <w:t xml:space="preserve">is created, </w:t>
      </w:r>
      <w:r w:rsidR="00C52BA1" w:rsidRPr="005810D9">
        <w:t xml:space="preserve">whereby </w:t>
      </w:r>
      <w:r w:rsidR="009F20A7">
        <w:t xml:space="preserve">changes in </w:t>
      </w:r>
      <w:r w:rsidR="00C52BA1" w:rsidRPr="005810D9">
        <w:t>symptoms that overlap with the expected effects of the drug</w:t>
      </w:r>
      <w:r w:rsidR="00F35E88">
        <w:t xml:space="preserve">, </w:t>
      </w:r>
      <w:r w:rsidR="00F35E88" w:rsidRPr="005810D9">
        <w:t>even if the</w:t>
      </w:r>
      <w:r w:rsidR="00F35E88">
        <w:t>y are caused by another source,</w:t>
      </w:r>
      <w:r w:rsidR="00C52BA1" w:rsidRPr="005810D9">
        <w:t xml:space="preserve"> are rendered more salient and thus become more likely to be </w:t>
      </w:r>
      <w:r w:rsidR="00157EF4">
        <w:t xml:space="preserve">noticed and/or </w:t>
      </w:r>
      <w:r w:rsidR="00C52BA1" w:rsidRPr="005810D9">
        <w:t>reported than they would be had the individual not received the placebo</w:t>
      </w:r>
      <w:r w:rsidR="00F95BB0">
        <w:t xml:space="preserve"> </w:t>
      </w:r>
      <w:r w:rsidR="00F95BB0">
        <w:fldChar w:fldCharType="begin"/>
      </w:r>
      <w:r w:rsidR="00F95BB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95BB0">
        <w:fldChar w:fldCharType="separate"/>
      </w:r>
      <w:r w:rsidR="00F95BB0">
        <w:rPr>
          <w:noProof/>
        </w:rPr>
        <w:t>(Green, 1964)</w:t>
      </w:r>
      <w:r w:rsidR="00F95BB0">
        <w:fldChar w:fldCharType="end"/>
      </w:r>
      <w:r w:rsidR="00C52BA1" w:rsidRPr="005810D9">
        <w:t>.</w:t>
      </w:r>
      <w:r w:rsidR="000C6E0F" w:rsidRPr="005810D9">
        <w:t xml:space="preserve"> </w:t>
      </w:r>
      <w:commentRangeStart w:id="21"/>
      <w:r w:rsidR="000F7D56" w:rsidRPr="005810D9">
        <w:t>Misattribution</w:t>
      </w:r>
      <w:commentRangeEnd w:id="21"/>
      <w:r w:rsidR="000F7D56" w:rsidRPr="005810D9">
        <w:rPr>
          <w:rStyle w:val="CommentReference"/>
          <w:i/>
        </w:rPr>
        <w:commentReference w:id="21"/>
      </w:r>
      <w:r w:rsidR="000F7D56" w:rsidRPr="005810D9">
        <w:t xml:space="preserve"> is thought to be a reason for the increase in incidence of reported headaches and sleep disturbance near windfarms </w:t>
      </w:r>
      <w:r w:rsidR="000F7D56" w:rsidRPr="005810D9">
        <w:fldChar w:fldCharType="begin"/>
      </w:r>
      <w:r w:rsidR="000F7D56"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0F7D56" w:rsidRPr="005810D9">
        <w:fldChar w:fldCharType="separate"/>
      </w:r>
      <w:r w:rsidR="000F7D56" w:rsidRPr="005810D9">
        <w:rPr>
          <w:noProof/>
        </w:rPr>
        <w:t>(Pedersen, 2011)</w:t>
      </w:r>
      <w:r w:rsidR="000F7D56" w:rsidRPr="005810D9">
        <w:fldChar w:fldCharType="end"/>
      </w:r>
      <w:r w:rsidR="000F7D56">
        <w:t xml:space="preserve"> and in reports of insomnia</w:t>
      </w:r>
      <w:r w:rsidR="00EE1052">
        <w:t xml:space="preserve"> following ????????????????????????????</w:t>
      </w:r>
      <w:r w:rsidR="000F7D56">
        <w:t xml:space="preserve">.  </w:t>
      </w:r>
      <w:r w:rsidR="00F95BB0">
        <w:t xml:space="preserve">One study measured symptoms prior to and following administration of a course of </w:t>
      </w:r>
      <w:r w:rsidR="005E37BB">
        <w:t xml:space="preserve">non-specific </w:t>
      </w:r>
      <w:r w:rsidR="00F95BB0">
        <w:t xml:space="preserve">placebos </w:t>
      </w:r>
      <w:r w:rsidR="00EE1052">
        <w:t xml:space="preserve">to well subjects (prisoners and employees at a medical school), </w:t>
      </w:r>
      <w:r w:rsidR="00B977FA">
        <w:lastRenderedPageBreak/>
        <w:t>residents in a retirement community</w:t>
      </w:r>
      <w:r w:rsidR="00EE1052">
        <w:t xml:space="preserve"> and patients in various medical practices across</w:t>
      </w:r>
      <w:r w:rsidR="00F33E40">
        <w:t xml:space="preserve"> the United States </w:t>
      </w:r>
      <w:r w:rsidR="00F33E40">
        <w:fldChar w:fldCharType="begin"/>
      </w:r>
      <w:r w:rsidR="00F33E4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33E40">
        <w:fldChar w:fldCharType="separate"/>
      </w:r>
      <w:r w:rsidR="00F33E40">
        <w:rPr>
          <w:noProof/>
        </w:rPr>
        <w:t>(Green, 1964)</w:t>
      </w:r>
      <w:r w:rsidR="00F33E40">
        <w:fldChar w:fldCharType="end"/>
      </w:r>
      <w:r w:rsidR="00B977FA">
        <w:t>. It was found that</w:t>
      </w:r>
      <w:r w:rsidR="00EB1A0D">
        <w:t>, in the well subjects, placebo</w:t>
      </w:r>
      <w:r w:rsidR="00B977FA">
        <w:t xml:space="preserve"> tended to increase the reported incidence of </w:t>
      </w:r>
      <w:r w:rsidR="005E37BB">
        <w:t xml:space="preserve">side effects </w:t>
      </w:r>
      <w:r w:rsidR="00B977FA">
        <w:t>symptoms that pre-existed, with the level of increase being dependent on the ‘dose’ of the placebo.</w:t>
      </w:r>
      <w:r w:rsidR="00F95BB0">
        <w:t xml:space="preserve"> </w:t>
      </w:r>
      <w:r w:rsidR="00EB1A0D">
        <w:t xml:space="preserve">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w:t>
      </w:r>
      <w:r w:rsidR="000E09D1">
        <w:t xml:space="preserve">These observations strongly implicate attention as the factor responsible for the </w:t>
      </w:r>
      <w:r w:rsidR="00F33E40">
        <w:t xml:space="preserve">placebo-induced </w:t>
      </w:r>
      <w:r w:rsidR="000E09D1">
        <w:t>in</w:t>
      </w:r>
      <w:r w:rsidR="00F33E40">
        <w:t xml:space="preserve">crease in reported symptoms: the placebo either </w:t>
      </w:r>
      <w:r w:rsidR="005244A2">
        <w:t xml:space="preserve">caused an increase in reporting of symptoms participants were already experiencing with relative frequency, or increased the subjective aversiveness of the symptoms without increasing their incidence. The author suggests that the belief of having received medication focused the </w:t>
      </w:r>
      <w:proofErr w:type="gramStart"/>
      <w:r w:rsidR="005244A2">
        <w:t>participants</w:t>
      </w:r>
      <w:proofErr w:type="gramEnd"/>
      <w:r w:rsidR="005244A2">
        <w:t xml:space="preserve"> attention so that “some complaints given little or no attention are magnified to a degree where they become regarded as ‘side effects’ of the medication being given” (p. 264). </w:t>
      </w:r>
      <w:r w:rsidR="00F33E40">
        <w:t>Furthermore the</w:t>
      </w:r>
      <w:r w:rsidR="000E09D1">
        <w:t xml:space="preserve"> fact that patients were studied before and after placebo and also eliminates mere observation by researchers and physicians as being responsible for the increase in reported symptoms.</w:t>
      </w:r>
      <w:r w:rsidR="00F33E40">
        <w:t xml:space="preserve"> </w:t>
      </w:r>
    </w:p>
    <w:p w14:paraId="78F38B11" w14:textId="107FB77D" w:rsidR="005C1681" w:rsidRDefault="00F95BB0" w:rsidP="00EE1052">
      <w:pPr>
        <w:ind w:firstLine="284"/>
      </w:pPr>
      <w:r>
        <w:t xml:space="preserve"> </w:t>
      </w:r>
      <w:r w:rsidR="00916394">
        <w:t>It is important to note that misattribution accounts of placebo effects are based on the assumption that the placebo does not cause a chan</w:t>
      </w:r>
      <w:r w:rsidR="00460FE2">
        <w:t xml:space="preserve">ge in incidence or severity of </w:t>
      </w:r>
      <w:r w:rsidR="00916394">
        <w:t>symptom</w:t>
      </w:r>
      <w:r w:rsidR="00460FE2">
        <w:t>s</w:t>
      </w:r>
      <w:r w:rsidR="00916394">
        <w:t xml:space="preserve">, </w:t>
      </w:r>
      <w:r w:rsidR="00460FE2">
        <w:t>but merely the likelihood of their</w:t>
      </w:r>
      <w:r w:rsidR="00916394">
        <w:t xml:space="preserve"> being reported. </w:t>
      </w:r>
      <w:r w:rsidR="000F7D56">
        <w:t>Precisely how a causal attribution might lead to increase in reporting over and above intentional deception is not clear, however the consequences of misattribution—that the observation of the misattributed symptoms confirming and reinforcing the</w:t>
      </w:r>
      <w:r w:rsidR="00F33E40">
        <w:t xml:space="preserve"> expectancy of the drugs </w:t>
      </w:r>
      <w:r w:rsidR="00F33E40">
        <w:lastRenderedPageBreak/>
        <w:t>effect—</w:t>
      </w:r>
      <w:r w:rsidR="00A13BD4">
        <w:t xml:space="preserve">may have secondary flow on effects that induce actual change via mediation by a third variable such as behavior change or increases in </w:t>
      </w:r>
      <w:r w:rsidR="00483872">
        <w:t>negati</w:t>
      </w:r>
      <w:r w:rsidR="00F33E40">
        <w:t>ve affect</w:t>
      </w:r>
      <w:r w:rsidR="00381905">
        <w:t>.</w:t>
      </w:r>
      <w:r w:rsidR="00F33E40">
        <w:t xml:space="preserve"> Mediated placebo effects will be discussed below.</w:t>
      </w:r>
    </w:p>
    <w:p w14:paraId="758F5C4E" w14:textId="77777777" w:rsidR="00063158" w:rsidRDefault="00063158" w:rsidP="00EE1052">
      <w:pPr>
        <w:ind w:firstLine="284"/>
      </w:pPr>
    </w:p>
    <w:p w14:paraId="17D50011" w14:textId="4698C159" w:rsidR="00063158" w:rsidRDefault="00063158" w:rsidP="00EE1052">
      <w:pPr>
        <w:ind w:firstLine="284"/>
      </w:pPr>
      <w:r>
        <w:t>Something about increased attention being involved in both assimilation and misattribution.</w:t>
      </w:r>
    </w:p>
    <w:p w14:paraId="7A5F3474" w14:textId="77777777" w:rsidR="0064488F" w:rsidRDefault="0064488F" w:rsidP="0068227B"/>
    <w:p w14:paraId="444A64DE" w14:textId="488D6C41" w:rsidR="0068227B" w:rsidRDefault="0068227B" w:rsidP="009B2F6F">
      <w:pPr>
        <w:pStyle w:val="Heading3"/>
      </w:pPr>
      <w:bookmarkStart w:id="22" w:name="_Toc321146335"/>
      <w:r>
        <w:t>Mediation</w:t>
      </w:r>
      <w:bookmarkEnd w:id="22"/>
    </w:p>
    <w:p w14:paraId="589B008D" w14:textId="30A22C93" w:rsidR="000F5DE7" w:rsidRPr="0064488F" w:rsidRDefault="0064488F" w:rsidP="001E2182">
      <w:pPr>
        <w:ind w:firstLine="284"/>
      </w:pPr>
      <w:r>
        <w:t>Mediation refers to the fact t</w:t>
      </w:r>
      <w:r w:rsidR="007B5E2C">
        <w:t xml:space="preserve">hat some placebo effects may be </w:t>
      </w:r>
      <w:r w:rsidR="00616924">
        <w:t>mediated by change in</w:t>
      </w:r>
      <w:r w:rsidR="001156F2">
        <w:t xml:space="preserve"> a third variable. For example there is evidence that anxiety increases the subjective experience of pain </w:t>
      </w:r>
      <w:r w:rsidR="001156F2">
        <w:fldChar w:fldCharType="begin"/>
      </w:r>
      <w:r w:rsidR="001156F2">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1156F2">
        <w:fldChar w:fldCharType="separate"/>
      </w:r>
      <w:r w:rsidR="001156F2">
        <w:rPr>
          <w:noProof/>
        </w:rPr>
        <w:t>(Evans, 1974)</w:t>
      </w:r>
      <w:r w:rsidR="001156F2">
        <w:fldChar w:fldCharType="end"/>
      </w:r>
      <w:r w:rsidR="001156F2">
        <w:t xml:space="preserve">. Patient improvement following administration of a placebo </w:t>
      </w:r>
      <w:r w:rsidR="00EE0716">
        <w:t xml:space="preserve">analgesic </w:t>
      </w:r>
      <w:r w:rsidR="001156F2">
        <w:t xml:space="preserve">may </w:t>
      </w:r>
      <w:r w:rsidR="00EE0716">
        <w:t>therefore be brought about indirectly</w:t>
      </w:r>
      <w:r w:rsidR="001156F2">
        <w:t xml:space="preserve"> by the fact that the patient expects to feel better and that this causes their anxiety to be reduced</w:t>
      </w:r>
      <w:r w:rsidR="00EE0716">
        <w:t>, which in turn causes their subjective experience of pain to be reduced</w:t>
      </w:r>
      <w:r w:rsidR="001156F2">
        <w:t xml:space="preserve">. </w:t>
      </w:r>
      <w:r w:rsidR="00EE0716">
        <w:t xml:space="preserve">Another mediating factor is when the placebo causes behavior to change and this brings about change </w:t>
      </w:r>
      <w:r w:rsidR="00572B4F">
        <w:t>in the relevant domain.</w:t>
      </w:r>
    </w:p>
    <w:p w14:paraId="16FF373C" w14:textId="77777777" w:rsidR="0041109E" w:rsidRPr="00E70654" w:rsidRDefault="0041109E" w:rsidP="00E70654"/>
    <w:p w14:paraId="08AEB0EC" w14:textId="77777777" w:rsidR="00E75134" w:rsidRPr="00E75134" w:rsidRDefault="00E75134" w:rsidP="00E75134"/>
    <w:p w14:paraId="7D3F2994" w14:textId="77777777" w:rsidR="00E75134" w:rsidRDefault="00E75134" w:rsidP="00E75134"/>
    <w:p w14:paraId="7B2B0DA5" w14:textId="77777777" w:rsidR="00E75134" w:rsidRDefault="00E75134" w:rsidP="00E75134"/>
    <w:p w14:paraId="3DB76EF3" w14:textId="77777777" w:rsidR="00E75134" w:rsidRPr="00E75134" w:rsidRDefault="00E75134" w:rsidP="00E75134"/>
    <w:p w14:paraId="0B291F14" w14:textId="3E67D86B" w:rsidR="00892217" w:rsidRDefault="00555CD3" w:rsidP="00892217">
      <w:r>
        <w:t xml:space="preserve">  </w:t>
      </w:r>
    </w:p>
    <w:p w14:paraId="4399FE49" w14:textId="77777777" w:rsidR="00892217" w:rsidRDefault="00892217" w:rsidP="00892217"/>
    <w:p w14:paraId="05BCFCF5" w14:textId="77777777" w:rsidR="00892217" w:rsidRPr="007B5562" w:rsidRDefault="00892217" w:rsidP="00892217"/>
    <w:p w14:paraId="0747C1F7" w14:textId="77777777" w:rsidR="00ED5082" w:rsidRPr="00ED5082" w:rsidRDefault="00ED5082" w:rsidP="00ED5082"/>
    <w:p w14:paraId="4F7B4EB3" w14:textId="77777777" w:rsidR="00433B66" w:rsidRDefault="00433B66" w:rsidP="008A50BB">
      <w:pPr>
        <w:rPr>
          <w:rFonts w:cs="Times New Roman"/>
          <w:b/>
          <w:i/>
          <w:color w:val="000000" w:themeColor="text1"/>
        </w:rPr>
      </w:pPr>
    </w:p>
    <w:p w14:paraId="4887166C" w14:textId="77777777" w:rsidR="00433B66" w:rsidRDefault="00433B66" w:rsidP="008A50BB">
      <w:pPr>
        <w:rPr>
          <w:rFonts w:cs="Times New Roman"/>
          <w:b/>
          <w:i/>
          <w:color w:val="000000" w:themeColor="text1"/>
        </w:rPr>
      </w:pPr>
    </w:p>
    <w:p w14:paraId="68C88B45" w14:textId="77777777" w:rsidR="008A50BB" w:rsidRDefault="008A50BB" w:rsidP="001223C1">
      <w:pPr>
        <w:rPr>
          <w:rFonts w:cs="Times New Roman"/>
          <w:b/>
          <w:color w:val="000000" w:themeColor="text1"/>
        </w:rPr>
      </w:pPr>
    </w:p>
    <w:p w14:paraId="3B973CD1" w14:textId="77777777" w:rsidR="00BF5EA9" w:rsidRPr="00BF5EA9" w:rsidRDefault="00BF5EA9" w:rsidP="00BF5EA9"/>
    <w:p w14:paraId="1FA5EC9C" w14:textId="77777777" w:rsidR="00673CD7" w:rsidRDefault="00673CD7" w:rsidP="00673CD7"/>
    <w:p w14:paraId="434B3E11" w14:textId="37C3F4CA" w:rsidR="00673CD7" w:rsidRDefault="00BF5EA9" w:rsidP="00BF5EA9">
      <w:pPr>
        <w:pStyle w:val="Heading2"/>
      </w:pPr>
      <w:bookmarkStart w:id="23" w:name="_Toc321146336"/>
      <w:r>
        <w:t>Problems of Definition:</w:t>
      </w:r>
      <w:r w:rsidR="00673CD7">
        <w:t xml:space="preserve"> Dualism and ‘Real’ Change</w:t>
      </w:r>
      <w:bookmarkEnd w:id="23"/>
    </w:p>
    <w:p w14:paraId="3898DD8E" w14:textId="529D57B4" w:rsidR="00673CD7" w:rsidRDefault="00014A37" w:rsidP="00014A37">
      <w:pPr>
        <w:widowControl w:val="0"/>
        <w:autoSpaceDE w:val="0"/>
        <w:autoSpaceDN w:val="0"/>
        <w:adjustRightInd w:val="0"/>
        <w:ind w:firstLine="284"/>
        <w:rPr>
          <w:rFonts w:cs="Times New Roman"/>
        </w:rPr>
      </w:pPr>
      <w:r>
        <w:rPr>
          <w:rFonts w:cs="Times New Roman"/>
        </w:rPr>
        <w:t xml:space="preserve">The sources of disagreement concerning the likely mechanism behind placebo effects </w:t>
      </w:r>
      <w:r w:rsidR="00250BFA">
        <w:rPr>
          <w:rFonts w:cs="Times New Roman"/>
        </w:rPr>
        <w:t xml:space="preserve">for subjective variables are based on lack of a clear definition of the criteria for real change. In medical research there is a clear division between physiological variables (changes in blood pressure, heart rate, immune function, tissue damage etc), which can be observed directly, and psychological variables, which cannot. Thus in medical research there is some notional difference between objective and subjective symptoms, between ‘real’ symptoms and bias. In psychology however there is no such clear division. </w:t>
      </w:r>
      <w:r w:rsidR="00CC3A03">
        <w:rPr>
          <w:rFonts w:cs="Times New Roman"/>
        </w:rPr>
        <w:t xml:space="preserve">Psychological variables’ existence can only ever be inferred. While there are some objectively measurable variables whose movements are known to correlate with </w:t>
      </w:r>
      <w:r w:rsidR="00497010">
        <w:rPr>
          <w:rFonts w:cs="Times New Roman"/>
        </w:rPr>
        <w:t xml:space="preserve">the latent </w:t>
      </w:r>
      <w:r w:rsidR="00CC3A03">
        <w:rPr>
          <w:rFonts w:cs="Times New Roman"/>
        </w:rPr>
        <w:t>psychological states (e.g. blood pressure, heart rate</w:t>
      </w:r>
      <w:r w:rsidR="00696A34">
        <w:rPr>
          <w:rFonts w:cs="Times New Roman"/>
        </w:rPr>
        <w:t>, heart-rate variability, changes in cerebral blood flow</w:t>
      </w:r>
      <w:r w:rsidR="00C00CFD">
        <w:rPr>
          <w:rFonts w:cs="Times New Roman"/>
        </w:rPr>
        <w:t>, changes in electrical activity</w:t>
      </w:r>
      <w:r w:rsidR="00CC3A03">
        <w:rPr>
          <w:rFonts w:cs="Times New Roman"/>
        </w:rPr>
        <w:t>)</w:t>
      </w:r>
      <w:r w:rsidR="00C00CFD">
        <w:rPr>
          <w:rFonts w:cs="Times New Roman"/>
        </w:rPr>
        <w:t xml:space="preserve"> the precision of these measurements is still quite poor and often change in these variables can be potentially caused by multiple sources. Moreover</w:t>
      </w:r>
      <w:r w:rsidR="00CC3A03">
        <w:rPr>
          <w:rFonts w:cs="Times New Roman"/>
        </w:rPr>
        <w:t xml:space="preserve"> </w:t>
      </w:r>
      <w:r w:rsidR="00C00CFD">
        <w:rPr>
          <w:rFonts w:cs="Times New Roman"/>
        </w:rPr>
        <w:t xml:space="preserve">even at their most precise </w:t>
      </w:r>
      <w:r w:rsidR="00CC3A03">
        <w:rPr>
          <w:rFonts w:cs="Times New Roman"/>
        </w:rPr>
        <w:t xml:space="preserve">these </w:t>
      </w:r>
      <w:r w:rsidR="00C00CFD">
        <w:rPr>
          <w:rFonts w:cs="Times New Roman"/>
        </w:rPr>
        <w:t xml:space="preserve">measures </w:t>
      </w:r>
      <w:r w:rsidR="00CC3A03">
        <w:rPr>
          <w:rFonts w:cs="Times New Roman"/>
        </w:rPr>
        <w:t xml:space="preserve">can only ever be indirect </w:t>
      </w:r>
      <w:r w:rsidR="00C00CFD">
        <w:rPr>
          <w:rFonts w:cs="Times New Roman"/>
        </w:rPr>
        <w:t>representations</w:t>
      </w:r>
      <w:r w:rsidR="002013D9">
        <w:rPr>
          <w:rFonts w:cs="Times New Roman"/>
        </w:rPr>
        <w:t xml:space="preserve"> of the</w:t>
      </w:r>
      <w:r w:rsidR="00C00CFD">
        <w:rPr>
          <w:rFonts w:cs="Times New Roman"/>
        </w:rPr>
        <w:t xml:space="preserve"> underlying mental states. Thus the </w:t>
      </w:r>
      <w:r w:rsidR="00497010">
        <w:rPr>
          <w:rFonts w:cs="Times New Roman"/>
        </w:rPr>
        <w:t xml:space="preserve">reliability </w:t>
      </w:r>
      <w:r w:rsidR="00C00CFD">
        <w:rPr>
          <w:rFonts w:cs="Times New Roman"/>
        </w:rPr>
        <w:t xml:space="preserve">of objective measurements of psychological variables </w:t>
      </w:r>
      <w:r w:rsidR="00497010">
        <w:rPr>
          <w:rFonts w:cs="Times New Roman"/>
        </w:rPr>
        <w:t xml:space="preserve">is open to question. </w:t>
      </w:r>
      <w:r w:rsidR="00CC3A03">
        <w:rPr>
          <w:rFonts w:cs="Times New Roman"/>
        </w:rPr>
        <w:t>Despite this fact</w:t>
      </w:r>
      <w:r w:rsidR="00497010">
        <w:rPr>
          <w:rFonts w:cs="Times New Roman"/>
        </w:rPr>
        <w:t>, in</w:t>
      </w:r>
      <w:r w:rsidR="00673CD7">
        <w:rPr>
          <w:rFonts w:cs="Times New Roman"/>
        </w:rPr>
        <w:t xml:space="preserve"> placebo research</w:t>
      </w:r>
      <w:r w:rsidR="00CC3A03">
        <w:rPr>
          <w:rFonts w:cs="Times New Roman"/>
        </w:rPr>
        <w:t xml:space="preserve"> and theory</w:t>
      </w:r>
      <w:r w:rsidR="00673CD7">
        <w:rPr>
          <w:rFonts w:cs="Times New Roman"/>
        </w:rPr>
        <w:t xml:space="preserve"> there is a tendency to demarcate placebo responses into two categories: change in responding brought about by </w:t>
      </w:r>
      <w:r w:rsidR="00696A34">
        <w:rPr>
          <w:rFonts w:cs="Times New Roman"/>
        </w:rPr>
        <w:t>‘</w:t>
      </w:r>
      <w:r w:rsidR="00673CD7">
        <w:rPr>
          <w:rFonts w:cs="Times New Roman"/>
        </w:rPr>
        <w:t>real</w:t>
      </w:r>
      <w:r w:rsidR="00696A34">
        <w:rPr>
          <w:rFonts w:cs="Times New Roman"/>
        </w:rPr>
        <w:t>’</w:t>
      </w:r>
      <w:r w:rsidR="00673CD7">
        <w:rPr>
          <w:rFonts w:cs="Times New Roman"/>
        </w:rPr>
        <w:t xml:space="preserve"> change, and change in responding brought about by some form of bias. In many researchers there seems to be a reluctance to admit the possibility that certain </w:t>
      </w:r>
      <w:r w:rsidR="00673CD7">
        <w:rPr>
          <w:rFonts w:cs="Times New Roman"/>
        </w:rPr>
        <w:lastRenderedPageBreak/>
        <w:t xml:space="preserve">placebo effects could be brought about by a change in attitude to a stimulus rather than a change in some actual bodily system, as if the former were a less legitimate form of psychological phenomenon and not worthy of study. This tendency to favour one form of placebo response over another is ironic given the routine observation in the first paragraph of most placebo </w:t>
      </w:r>
      <w:proofErr w:type="gramStart"/>
      <w:r w:rsidR="00673CD7">
        <w:rPr>
          <w:rFonts w:cs="Times New Roman"/>
        </w:rPr>
        <w:t>manuscripts, that</w:t>
      </w:r>
      <w:proofErr w:type="gramEnd"/>
      <w:r w:rsidR="00673CD7">
        <w:rPr>
          <w:rFonts w:cs="Times New Roman"/>
        </w:rPr>
        <w:t xml:space="preserve">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w:t>
      </w:r>
      <w:proofErr w:type="gramStart"/>
      <w:r w:rsidR="00673CD7">
        <w:rPr>
          <w:rFonts w:cs="Times New Roman"/>
        </w:rPr>
        <w:t>implication of this non-dualist approach according to Kirsch are</w:t>
      </w:r>
      <w:proofErr w:type="gramEnd"/>
      <w:r w:rsidR="00673CD7">
        <w:rPr>
          <w:rFonts w:cs="Times New Roman"/>
        </w:rPr>
        <w:t xml:space="preserv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w:t>
      </w:r>
      <w:r w:rsidR="00673CD7">
        <w:rPr>
          <w:rFonts w:cs="Times New Roman"/>
        </w:rPr>
        <w:lastRenderedPageBreak/>
        <w:t>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77777777"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w:t>
      </w:r>
      <w:proofErr w:type="gramStart"/>
      <w:r>
        <w:rPr>
          <w:rFonts w:cs="Times New Roman"/>
        </w:rPr>
        <w:t>around</w:t>
      </w:r>
      <w:proofErr w:type="gramEnd"/>
      <w:r>
        <w:rPr>
          <w:rFonts w:cs="Times New Roman"/>
        </w:rPr>
        <w:t xml:space="preserve"> problems with definition of the criteria by which we define ‘real’ change: change in source or signal? Direct change (i.e. change unmediated by behavior which contributes to acceleration of healing or reduction of fatigue) in source of pain or fatigue, by thought is unlikely. Direct change in signal via thought alone is more likely. Change in signal can happen mechanistically via the release of chemicals that act on pain signals (i.e. opiates) </w:t>
      </w:r>
      <w:r>
        <w:rPr>
          <w:rFonts w:cs="Times New Roman"/>
          <w:i/>
        </w:rPr>
        <w:t>or</w:t>
      </w:r>
      <w:r>
        <w:rPr>
          <w:rFonts w:cs="Times New Roman"/>
        </w:rPr>
        <w:t xml:space="preserve"> it can come about via perceptual change, change in attitude to pain. That this latter possibility might explain placebo </w:t>
      </w:r>
      <w:proofErr w:type="gramStart"/>
      <w:r>
        <w:rPr>
          <w:rFonts w:cs="Times New Roman"/>
        </w:rPr>
        <w:t>effects does</w:t>
      </w:r>
      <w:proofErr w:type="gramEnd"/>
      <w:r>
        <w:rPr>
          <w:rFonts w:cs="Times New Roman"/>
        </w:rPr>
        <w:t xml:space="preserve">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w:t>
      </w:r>
      <w:r>
        <w:rPr>
          <w:rFonts w:cs="Times New Roman"/>
        </w:rPr>
        <w:lastRenderedPageBreak/>
        <w:t xml:space="preserve">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p>
    <w:p w14:paraId="3B72EF18" w14:textId="77777777" w:rsidR="00673CD7" w:rsidRPr="00673CD7" w:rsidRDefault="00673CD7" w:rsidP="00673CD7"/>
    <w:p w14:paraId="5D9EE76A" w14:textId="77777777" w:rsidR="006A4843" w:rsidRDefault="006A4843" w:rsidP="006A4843">
      <w:pPr>
        <w:pStyle w:val="Heading2"/>
      </w:pPr>
      <w:bookmarkStart w:id="24" w:name="_Toc321146337"/>
      <w:r>
        <w:t>Summary</w:t>
      </w:r>
      <w:bookmarkEnd w:id="24"/>
    </w:p>
    <w:p w14:paraId="3420B67C" w14:textId="77777777" w:rsidR="006A4843" w:rsidRPr="00C129FD" w:rsidRDefault="006A4843" w:rsidP="006A4843">
      <w:pPr>
        <w:widowControl w:val="0"/>
        <w:autoSpaceDE w:val="0"/>
        <w:autoSpaceDN w:val="0"/>
        <w:adjustRightInd w:val="0"/>
        <w:rPr>
          <w:rFonts w:cs="Times New Roman"/>
          <w:lang w:val="en-AU"/>
        </w:rPr>
      </w:pPr>
      <w:proofErr w:type="gramStart"/>
      <w:r w:rsidRPr="00C129FD">
        <w:rPr>
          <w:rFonts w:cs="Times New Roman"/>
        </w:rPr>
        <w:t>Four possible explanations for placebo effects.</w:t>
      </w:r>
      <w:proofErr w:type="gramEnd"/>
    </w:p>
    <w:p w14:paraId="660578E1" w14:textId="77777777" w:rsidR="006A4843" w:rsidRPr="00C129FD" w:rsidRDefault="006A4843" w:rsidP="006A4843">
      <w:pPr>
        <w:widowControl w:val="0"/>
        <w:autoSpaceDE w:val="0"/>
        <w:autoSpaceDN w:val="0"/>
        <w:adjustRightInd w:val="0"/>
        <w:ind w:left="709" w:hanging="283"/>
        <w:rPr>
          <w:rFonts w:cs="Times New Roman"/>
          <w:lang w:val="en-AU"/>
        </w:rPr>
      </w:pPr>
      <w:r w:rsidRPr="00C129FD">
        <w:rPr>
          <w:rFonts w:cs="Times New Roman"/>
        </w:rPr>
        <w:t xml:space="preserve">a) </w:t>
      </w:r>
      <w:r>
        <w:rPr>
          <w:rFonts w:cs="Times New Roman"/>
        </w:rPr>
        <w:t>Neurobiological theories</w:t>
      </w:r>
      <w:proofErr w:type="gramStart"/>
      <w:r>
        <w:rPr>
          <w:rFonts w:cs="Times New Roman"/>
        </w:rPr>
        <w:t>:</w:t>
      </w:r>
      <w:r w:rsidRPr="00C129FD">
        <w:rPr>
          <w:rFonts w:cs="Times New Roman"/>
        </w:rPr>
        <w:t>bona</w:t>
      </w:r>
      <w:proofErr w:type="gramEnd"/>
      <w:r w:rsidRPr="00C129FD">
        <w:rPr>
          <w:rFonts w:cs="Times New Roman"/>
        </w:rPr>
        <w:t xml:space="preserve"> fide psychophysiological mimicry of an unconditioned response by a conditioned response (e.g  analgesia, immunosuppression, bronchioconstriction)</w:t>
      </w:r>
    </w:p>
    <w:p w14:paraId="7AFB34AA" w14:textId="77777777" w:rsidR="006A4843" w:rsidRPr="00C129FD" w:rsidRDefault="006A4843" w:rsidP="006A4843">
      <w:pPr>
        <w:widowControl w:val="0"/>
        <w:autoSpaceDE w:val="0"/>
        <w:autoSpaceDN w:val="0"/>
        <w:adjustRightInd w:val="0"/>
        <w:ind w:left="426" w:hanging="426"/>
        <w:rPr>
          <w:rFonts w:cs="Times New Roman"/>
          <w:lang w:val="en-AU"/>
        </w:rPr>
      </w:pPr>
      <w:r w:rsidRPr="00C129FD">
        <w:rPr>
          <w:rFonts w:cs="Times New Roman"/>
        </w:rPr>
        <w:t xml:space="preserve">       b) </w:t>
      </w:r>
      <w:proofErr w:type="gramStart"/>
      <w:r w:rsidRPr="00C129FD">
        <w:rPr>
          <w:rFonts w:cs="Times New Roman"/>
        </w:rPr>
        <w:t>smudging</w:t>
      </w:r>
      <w:proofErr w:type="gramEnd"/>
      <w:r w:rsidRPr="00C129FD">
        <w:rPr>
          <w:rFonts w:cs="Times New Roman"/>
        </w:rPr>
        <w:t>/ignoring of bodily cues which contradict our expectancies</w:t>
      </w:r>
    </w:p>
    <w:p w14:paraId="1220514D" w14:textId="77777777" w:rsidR="006A4843" w:rsidRPr="00C129FD" w:rsidRDefault="006A4843" w:rsidP="006A4843">
      <w:pPr>
        <w:widowControl w:val="0"/>
        <w:autoSpaceDE w:val="0"/>
        <w:autoSpaceDN w:val="0"/>
        <w:adjustRightInd w:val="0"/>
        <w:ind w:left="709" w:hanging="283"/>
        <w:rPr>
          <w:rFonts w:cs="Times New Roman"/>
          <w:lang w:val="en-AU"/>
        </w:rPr>
      </w:pPr>
      <w:r w:rsidRPr="00C129FD">
        <w:rPr>
          <w:rFonts w:cs="Times New Roman"/>
        </w:rPr>
        <w:t xml:space="preserve">c) Somatic focus/interpretive frame causes ambiguous and incidental symptoms (e.g. headache, fatigue etc.), which overlap with symptom profile of drug, to be interpreted as instances of drug effects  </w:t>
      </w:r>
    </w:p>
    <w:p w14:paraId="7CDBAE0B"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d) Anticipatory anxiety/worry over onset of negative symptoms of drug either:</w:t>
      </w:r>
    </w:p>
    <w:p w14:paraId="12B0C93F"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 xml:space="preserve">       i)</w:t>
      </w:r>
      <w:r w:rsidRPr="00C129FD">
        <w:rPr>
          <w:rFonts w:cs="Times New Roman"/>
        </w:rPr>
        <w:tab/>
      </w:r>
      <w:proofErr w:type="gramStart"/>
      <w:r w:rsidRPr="00C129FD">
        <w:rPr>
          <w:rFonts w:cs="Times New Roman"/>
        </w:rPr>
        <w:t>carry</w:t>
      </w:r>
      <w:proofErr w:type="gramEnd"/>
      <w:r w:rsidRPr="00C129FD">
        <w:rPr>
          <w:rFonts w:cs="Times New Roman"/>
        </w:rPr>
        <w:t xml:space="preserve"> over post drug-administration and resemble the unconditioned symptoms so that they are once again misinterpreted as instances of drug effects.</w:t>
      </w:r>
    </w:p>
    <w:p w14:paraId="23252312"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 xml:space="preserve">       ii) </w:t>
      </w:r>
      <w:proofErr w:type="gramStart"/>
      <w:r w:rsidRPr="00C129FD">
        <w:rPr>
          <w:rFonts w:cs="Times New Roman"/>
        </w:rPr>
        <w:t>and</w:t>
      </w:r>
      <w:proofErr w:type="gramEnd"/>
      <w:r w:rsidRPr="00C129FD">
        <w:rPr>
          <w:rFonts w:cs="Times New Roman"/>
        </w:rPr>
        <w:t>/or triggers bona fide symptoms which resemble drug effects.</w:t>
      </w:r>
    </w:p>
    <w:p w14:paraId="5CE6E3EF" w14:textId="77777777" w:rsidR="008A50BB" w:rsidRDefault="008A50BB" w:rsidP="001223C1">
      <w:pPr>
        <w:rPr>
          <w:rFonts w:cs="Times New Roman"/>
          <w:b/>
          <w:color w:val="000000" w:themeColor="text1"/>
        </w:rPr>
      </w:pPr>
    </w:p>
    <w:p w14:paraId="26F9D7C0" w14:textId="63E1E7E4" w:rsidR="001223C1" w:rsidRPr="00C129FD" w:rsidRDefault="001223C1" w:rsidP="00433B66">
      <w:pPr>
        <w:pStyle w:val="Heading2"/>
      </w:pPr>
      <w:bookmarkStart w:id="25" w:name="_Toc321146338"/>
      <w:r w:rsidRPr="00C129FD">
        <w:t>Sources of Expectancies</w:t>
      </w:r>
      <w:bookmarkEnd w:id="25"/>
    </w:p>
    <w:p w14:paraId="65985A36" w14:textId="630CE197" w:rsidR="002B768E" w:rsidRDefault="001223C1" w:rsidP="002B768E">
      <w:pPr>
        <w:widowControl w:val="0"/>
        <w:autoSpaceDE w:val="0"/>
        <w:autoSpaceDN w:val="0"/>
        <w:adjustRightInd w:val="0"/>
        <w:ind w:firstLine="720"/>
        <w:rPr>
          <w:rFonts w:cs="Times New Roman"/>
        </w:rPr>
      </w:pPr>
      <w:commentRangeStart w:id="26"/>
      <w:r w:rsidRPr="00C129FD">
        <w:rPr>
          <w:rFonts w:cs="Times New Roman"/>
        </w:rPr>
        <w:t>The</w:t>
      </w:r>
      <w:commentRangeEnd w:id="26"/>
      <w:r w:rsidR="005470DA">
        <w:rPr>
          <w:rStyle w:val="CommentReference"/>
        </w:rPr>
        <w:commentReference w:id="26"/>
      </w:r>
      <w:r w:rsidRPr="00C129FD">
        <w:rPr>
          <w:rFonts w:cs="Times New Roman"/>
        </w:rPr>
        <w:t xml:space="preserve"> expectancies of drug </w:t>
      </w:r>
      <w:r w:rsidR="00484E50" w:rsidRPr="00C129FD">
        <w:rPr>
          <w:rFonts w:cs="Times New Roman"/>
        </w:rPr>
        <w:t xml:space="preserve">or treatment </w:t>
      </w:r>
      <w:r w:rsidRPr="00C129FD">
        <w:rPr>
          <w:rFonts w:cs="Times New Roman"/>
        </w:rPr>
        <w:t xml:space="preserve">effects that are tested in the lab </w:t>
      </w:r>
      <w:r w:rsidR="00403550" w:rsidRPr="00C129FD">
        <w:rPr>
          <w:rFonts w:cs="Times New Roman"/>
        </w:rPr>
        <w:t>can be grouped broadly into three</w:t>
      </w:r>
      <w:r w:rsidR="00484E50" w:rsidRPr="00C129FD">
        <w:rPr>
          <w:rFonts w:cs="Times New Roman"/>
        </w:rPr>
        <w:t xml:space="preserve"> categories.</w:t>
      </w:r>
      <w:r w:rsidR="005038A1" w:rsidRPr="00C129FD">
        <w:rPr>
          <w:rFonts w:cs="Times New Roman"/>
        </w:rPr>
        <w:t xml:space="preserve"> These mode</w:t>
      </w:r>
      <w:r w:rsidR="00561D33">
        <w:rPr>
          <w:rFonts w:cs="Times New Roman"/>
        </w:rPr>
        <w:t>s</w:t>
      </w:r>
      <w:r w:rsidR="005038A1" w:rsidRPr="00C129FD">
        <w:rPr>
          <w:rFonts w:cs="Times New Roman"/>
        </w:rPr>
        <w:t xml:space="preserve"> of acquisition of the expectancies can effect which sub-systems of the brain are responsible for the resulting placebo effects. For example </w:t>
      </w:r>
      <w:r w:rsidR="00993B88" w:rsidRPr="00C129FD">
        <w:rPr>
          <w:rFonts w:cs="Times New Roman"/>
        </w:rPr>
        <w:t>expectation triggers endogenous opioids whereas conditionin</w:t>
      </w:r>
      <w:r w:rsidR="00F75292" w:rsidRPr="00C129FD">
        <w:rPr>
          <w:rFonts w:cs="Times New Roman"/>
        </w:rPr>
        <w:t>g activates specific subsystems (Amanzio &amp; Benedetti, 1999)</w:t>
      </w:r>
    </w:p>
    <w:p w14:paraId="689D1544" w14:textId="77777777" w:rsidR="009C211F" w:rsidRPr="00C129FD" w:rsidRDefault="009C211F" w:rsidP="002B768E">
      <w:pPr>
        <w:widowControl w:val="0"/>
        <w:autoSpaceDE w:val="0"/>
        <w:autoSpaceDN w:val="0"/>
        <w:adjustRightInd w:val="0"/>
        <w:ind w:firstLine="720"/>
        <w:rPr>
          <w:rFonts w:cs="Times New Roman"/>
        </w:rPr>
      </w:pPr>
    </w:p>
    <w:p w14:paraId="757ECF6B" w14:textId="47673EAF" w:rsidR="002B768E" w:rsidRPr="00C129FD" w:rsidRDefault="002B768E" w:rsidP="00433B66">
      <w:pPr>
        <w:pStyle w:val="Heading3"/>
      </w:pPr>
      <w:bookmarkStart w:id="27" w:name="_Toc321146339"/>
      <w:r w:rsidRPr="00C129FD">
        <w:lastRenderedPageBreak/>
        <w:t>Verbally-Induced Expectancies</w:t>
      </w:r>
      <w:bookmarkEnd w:id="27"/>
    </w:p>
    <w:p w14:paraId="16B2D3D4" w14:textId="5C77D4F8" w:rsidR="00813DC4" w:rsidRPr="00C129FD" w:rsidRDefault="001223C1" w:rsidP="00813DC4">
      <w:pPr>
        <w:ind w:firstLine="720"/>
        <w:rPr>
          <w:rFonts w:cs="Times New Roman"/>
        </w:rPr>
      </w:pPr>
      <w:r w:rsidRPr="00C129FD">
        <w:rPr>
          <w:rFonts w:cs="Times New Roman"/>
        </w:rPr>
        <w:t xml:space="preserve">Firstly there are those </w:t>
      </w:r>
      <w:r w:rsidR="002B768E" w:rsidRPr="00C129FD">
        <w:rPr>
          <w:rFonts w:cs="Times New Roman"/>
        </w:rPr>
        <w:t xml:space="preserve">expectancies concerning </w:t>
      </w:r>
      <w:r w:rsidR="00484E50" w:rsidRPr="00C129FD">
        <w:rPr>
          <w:rFonts w:cs="Times New Roman"/>
        </w:rPr>
        <w:t xml:space="preserve">the effects of </w:t>
      </w:r>
      <w:r w:rsidR="002B768E" w:rsidRPr="00C129FD">
        <w:rPr>
          <w:rFonts w:cs="Times New Roman"/>
        </w:rPr>
        <w:t xml:space="preserve">a drug or treatment which </w:t>
      </w:r>
      <w:r w:rsidR="00484E50" w:rsidRPr="00C129FD">
        <w:rPr>
          <w:rFonts w:cs="Times New Roman"/>
        </w:rPr>
        <w:t xml:space="preserve">participants do not hold prior to the experiment and which are induced verbally by the experimenter. </w:t>
      </w:r>
      <w:r w:rsidR="00E73102" w:rsidRPr="00C129FD">
        <w:rPr>
          <w:rFonts w:cs="Times New Roman"/>
        </w:rPr>
        <w:t xml:space="preserve">As mentioned earlier expectancies are derived from the information an organism receives about the contingency between events. </w:t>
      </w:r>
      <w:r w:rsidR="00813DC4" w:rsidRPr="00C129FD">
        <w:rPr>
          <w:rFonts w:cs="Times New Roman"/>
        </w:rPr>
        <w:t xml:space="preserve">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w:t>
      </w:r>
      <w:proofErr w:type="gramStart"/>
      <w:r w:rsidR="00813DC4" w:rsidRPr="00C129FD">
        <w:rPr>
          <w:rFonts w:cs="Times New Roman"/>
        </w:rPr>
        <w:t>alone.</w:t>
      </w:r>
      <w:r w:rsidR="00CC0C99" w:rsidRPr="00C129FD">
        <w:rPr>
          <w:rFonts w:cs="Times New Roman"/>
        </w:rPr>
        <w:t>Humans</w:t>
      </w:r>
      <w:proofErr w:type="gramEnd"/>
      <w:r w:rsidR="00CC0C99" w:rsidRPr="00C129FD">
        <w:rPr>
          <w:rFonts w:cs="Times New Roman"/>
        </w:rPr>
        <w:t xml:space="preserve"> are unusual in that we have the ability, mainly through language, to abstract information (i.e. isolate salient features of particular instances from their specific context in order to form generalisations)</w:t>
      </w:r>
      <w:r w:rsidR="001223FD" w:rsidRPr="00C129FD">
        <w:rPr>
          <w:rFonts w:cs="Times New Roman"/>
        </w:rPr>
        <w:t xml:space="preserve">. </w:t>
      </w:r>
      <w:r w:rsidR="001223FD" w:rsidRPr="00C129FD">
        <w:rPr>
          <w:rFonts w:cs="Times New Roman"/>
          <w:lang w:val="en-AU"/>
        </w:rPr>
        <w:t>T</w:t>
      </w:r>
      <w:r w:rsidR="009C37BC" w:rsidRPr="00C129FD">
        <w:rPr>
          <w:rFonts w:cs="Times New Roman"/>
        </w:rPr>
        <w:t>hus</w:t>
      </w:r>
      <w:r w:rsidR="00E73102" w:rsidRPr="00C129FD">
        <w:rPr>
          <w:rFonts w:cs="Times New Roman"/>
        </w:rPr>
        <w:t xml:space="preserve"> </w:t>
      </w:r>
      <w:r w:rsidR="009C37BC" w:rsidRPr="00C129FD">
        <w:rPr>
          <w:rFonts w:cs="Times New Roman"/>
        </w:rPr>
        <w:t>expectancies can be induced</w:t>
      </w:r>
      <w:r w:rsidR="00E73102" w:rsidRPr="00C129FD">
        <w:rPr>
          <w:rFonts w:cs="Times New Roman"/>
        </w:rPr>
        <w:t xml:space="preserve"> verbally in the absence of direct</w:t>
      </w:r>
      <w:r w:rsidR="009C37BC" w:rsidRPr="00C129FD">
        <w:rPr>
          <w:rFonts w:cs="Times New Roman"/>
        </w:rPr>
        <w:t xml:space="preserve"> experience with a contingency between events (unlike in non-literate animals for whom contingencies can only be obtained through direct observation of events). </w:t>
      </w:r>
      <w:r w:rsidR="00E36BFD" w:rsidRPr="00C129FD">
        <w:rPr>
          <w:rFonts w:cs="Times New Roman"/>
        </w:rPr>
        <w:t>Humans are unusual in that we have the ability, mainly through language, to abstract information (i.e. isolate salient features of particular instances from their specific context in order to form generalisations)</w:t>
      </w:r>
      <w:r w:rsidR="00813DC4" w:rsidRPr="00C129FD">
        <w:rPr>
          <w:rFonts w:cs="Times New Roman"/>
        </w:rPr>
        <w:t xml:space="preserve"> </w:t>
      </w:r>
    </w:p>
    <w:p w14:paraId="7C188C7C" w14:textId="3BC1D91C" w:rsidR="00E36BFD" w:rsidRPr="00C129FD" w:rsidRDefault="00E36BFD" w:rsidP="00E36BFD">
      <w:pPr>
        <w:widowControl w:val="0"/>
        <w:autoSpaceDE w:val="0"/>
        <w:autoSpaceDN w:val="0"/>
        <w:adjustRightInd w:val="0"/>
        <w:ind w:firstLine="720"/>
        <w:rPr>
          <w:rFonts w:cs="Times New Roman"/>
          <w:lang w:val="en-AU"/>
        </w:rPr>
      </w:pPr>
    </w:p>
    <w:p w14:paraId="54D27405" w14:textId="77777777"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 xml:space="preserve">This abstract information can serve as a cue, an abstract cue, which can elicit placebo responses not possible in creatures </w:t>
      </w:r>
      <w:proofErr w:type="gramStart"/>
      <w:r w:rsidRPr="00C129FD">
        <w:rPr>
          <w:rFonts w:cs="Times New Roman"/>
        </w:rPr>
        <w:t>who</w:t>
      </w:r>
      <w:proofErr w:type="gramEnd"/>
      <w:r w:rsidRPr="00C129FD">
        <w:rPr>
          <w:rFonts w:cs="Times New Roman"/>
        </w:rPr>
        <w:t xml:space="preserve"> do not have language.</w:t>
      </w:r>
    </w:p>
    <w:p w14:paraId="28B9D123" w14:textId="77777777"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rPr>
          <w:rFonts w:cs="Times New Roman"/>
          <w:lang w:val="en-AU"/>
        </w:rPr>
      </w:pPr>
      <w:proofErr w:type="gramStart"/>
      <w:r w:rsidRPr="00C129FD">
        <w:rPr>
          <w:rFonts w:cs="Times New Roman"/>
        </w:rPr>
        <w:lastRenderedPageBreak/>
        <w:t>a</w:t>
      </w:r>
      <w:proofErr w:type="gramEnd"/>
      <w:r w:rsidRPr="00C129FD">
        <w:rPr>
          <w:rFonts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ind w:firstLine="720"/>
        <w:rPr>
          <w:rFonts w:cs="Times New Roman"/>
          <w:lang w:val="en-AU"/>
        </w:rPr>
      </w:pPr>
      <w:proofErr w:type="gramStart"/>
      <w:r w:rsidRPr="00C129FD">
        <w:rPr>
          <w:rFonts w:cs="Times New Roman"/>
        </w:rPr>
        <w:t>e</w:t>
      </w:r>
      <w:proofErr w:type="gramEnd"/>
      <w:r w:rsidRPr="00C129FD">
        <w:rPr>
          <w:rFonts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 xml:space="preserve">b) </w:t>
      </w:r>
      <w:proofErr w:type="gramStart"/>
      <w:r w:rsidRPr="00C129FD">
        <w:rPr>
          <w:rFonts w:cs="Times New Roman"/>
        </w:rPr>
        <w:t>a</w:t>
      </w:r>
      <w:proofErr w:type="gramEnd"/>
      <w:r w:rsidRPr="00C129FD">
        <w:rPr>
          <w:rFonts w:cs="Times New Roman"/>
        </w:rPr>
        <w:t xml:space="preserve"> novel response (though the response itself can never be novel) being elicited by a familiar stimulus</w:t>
      </w:r>
      <w:r w:rsidRPr="00C129FD">
        <w:rPr>
          <w:rFonts w:cs="Times New Roman"/>
          <w:lang w:val="en-AU"/>
        </w:rPr>
        <w:t xml:space="preserve">. </w:t>
      </w:r>
      <w:r w:rsidRPr="00C129FD">
        <w:rPr>
          <w:rFonts w:cs="Times New Roman"/>
        </w:rPr>
        <w:t xml:space="preserve">For example </w:t>
      </w:r>
      <w:r w:rsidR="009502C2" w:rsidRPr="00C129FD">
        <w:rPr>
          <w:rFonts w:cs="Times New Roman"/>
        </w:rPr>
        <w:t>omitting</w:t>
      </w:r>
      <w:r w:rsidRPr="00C129FD">
        <w:rPr>
          <w:rFonts w:cs="Times New Roman"/>
        </w:rPr>
        <w:t xml:space="preserve"> gastrointentinal irritation as a side effect </w:t>
      </w:r>
      <w:proofErr w:type="gramStart"/>
      <w:r w:rsidRPr="00C129FD">
        <w:rPr>
          <w:rFonts w:cs="Times New Roman"/>
        </w:rPr>
        <w:t>on  boxes</w:t>
      </w:r>
      <w:proofErr w:type="gramEnd"/>
      <w:r w:rsidRPr="00C129FD">
        <w:rPr>
          <w:rFonts w:cs="Times New Roman"/>
        </w:rPr>
        <w:t xml:space="preserve"> containing aspirin in one group of participants led to signif</w:t>
      </w:r>
      <w:r w:rsidR="009502C2" w:rsidRPr="00C129FD">
        <w:rPr>
          <w:rFonts w:cs="Times New Roman"/>
        </w:rPr>
        <w:t xml:space="preserve">icantly decreased reports of </w:t>
      </w:r>
      <w:r w:rsidRPr="00C129FD">
        <w:rPr>
          <w:rFonts w:cs="Times New Roman"/>
        </w:rPr>
        <w:t xml:space="preserve">gastrointestinal complaints </w:t>
      </w:r>
      <w:r w:rsidR="009502C2" w:rsidRPr="00C129FD">
        <w:rPr>
          <w:rFonts w:cs="Times New Roman"/>
        </w:rPr>
        <w:t>compared to</w:t>
      </w:r>
      <w:r w:rsidRPr="00C129FD">
        <w:rPr>
          <w:rFonts w:cs="Times New Roman"/>
        </w:rPr>
        <w:t xml:space="preserve"> a </w:t>
      </w:r>
      <w:r w:rsidR="009502C2" w:rsidRPr="00C129FD">
        <w:rPr>
          <w:rFonts w:cs="Times New Roman"/>
        </w:rPr>
        <w:t xml:space="preserve">who received identical aspirin except packaged in boxes where the side effect was listed </w:t>
      </w:r>
      <w:r w:rsidRPr="00C129FD">
        <w:rPr>
          <w:rFonts w:cs="Times New Roman"/>
        </w:rPr>
        <w:t>(Myers, Cairns and Singer, 1987)</w:t>
      </w:r>
      <w:r w:rsidR="009502C2" w:rsidRPr="00C129FD">
        <w:rPr>
          <w:rFonts w:cs="Times New Roman"/>
        </w:rPr>
        <w:t>.</w:t>
      </w:r>
    </w:p>
    <w:p w14:paraId="7CB68603" w14:textId="1F16E6DF"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Flaten, 1998).</w:t>
      </w:r>
    </w:p>
    <w:p w14:paraId="110E313E" w14:textId="7F2A5EC2" w:rsidR="00E36BFD" w:rsidRPr="00C129FD" w:rsidRDefault="00E36BFD" w:rsidP="00535A58">
      <w:pPr>
        <w:widowControl w:val="0"/>
        <w:autoSpaceDE w:val="0"/>
        <w:autoSpaceDN w:val="0"/>
        <w:adjustRightInd w:val="0"/>
        <w:ind w:firstLine="720"/>
        <w:rPr>
          <w:rFonts w:cs="Times New Roman"/>
        </w:rPr>
      </w:pPr>
      <w:r w:rsidRPr="00C129FD">
        <w:rPr>
          <w:rFonts w:cs="Times New Roman"/>
        </w:rPr>
        <w:t xml:space="preserve">Because we are able to abstract information from language we are able to produce conditioned responses in the absence of direct observation </w:t>
      </w:r>
      <w:r w:rsidR="00040AB9" w:rsidRPr="00C129FD">
        <w:rPr>
          <w:rFonts w:cs="Times New Roman"/>
        </w:rPr>
        <w:t>of a contingency between events.</w:t>
      </w:r>
      <w:r w:rsidR="00040AB9" w:rsidRPr="00C129FD">
        <w:rPr>
          <w:rFonts w:cs="Times New Roman"/>
          <w:color w:val="000000" w:themeColor="text1"/>
          <w:kern w:val="24"/>
        </w:rPr>
        <w:t xml:space="preserve"> </w:t>
      </w:r>
      <w:r w:rsidR="00535A58" w:rsidRPr="00C129FD">
        <w:rPr>
          <w:rFonts w:cs="Times New Roman"/>
        </w:rPr>
        <w:t xml:space="preserve">In other words, by </w:t>
      </w:r>
      <w:r w:rsidR="00535A58" w:rsidRPr="00C129FD">
        <w:rPr>
          <w:rFonts w:cs="Times New Roman"/>
          <w:b/>
          <w:bCs/>
        </w:rPr>
        <w:t>decontextualising</w:t>
      </w:r>
      <w:r w:rsidR="00535A58" w:rsidRPr="00C129FD">
        <w:rPr>
          <w:rFonts w:cs="Times New Roman"/>
        </w:rPr>
        <w:t xml:space="preserve"> a previously acquired contingency between a drug and its unconditioned response and then </w:t>
      </w:r>
      <w:r w:rsidR="00535A58" w:rsidRPr="00C129FD">
        <w:rPr>
          <w:rFonts w:cs="Times New Roman"/>
          <w:b/>
          <w:bCs/>
        </w:rPr>
        <w:t>superimposing</w:t>
      </w:r>
      <w:r w:rsidR="00535A58" w:rsidRPr="00C129FD">
        <w:rPr>
          <w:rFonts w:cs="Times New Roman"/>
        </w:rPr>
        <w:t xml:space="preserve"> that contingency onto a new drug we are able to produce what amounts to a conditioned response to a novel stimulus.</w:t>
      </w:r>
      <w:r w:rsidR="00535A58" w:rsidRPr="00C129FD">
        <w:rPr>
          <w:rFonts w:cs="Times New Roman"/>
          <w:lang w:val="en-AU"/>
        </w:rPr>
        <w:t xml:space="preserve"> </w:t>
      </w:r>
    </w:p>
    <w:p w14:paraId="5EDC9763" w14:textId="5F130CF1" w:rsidR="002B768E" w:rsidRPr="00C129FD" w:rsidRDefault="008376CF" w:rsidP="009C37BC">
      <w:pPr>
        <w:widowControl w:val="0"/>
        <w:autoSpaceDE w:val="0"/>
        <w:autoSpaceDN w:val="0"/>
        <w:adjustRightInd w:val="0"/>
        <w:ind w:firstLine="720"/>
        <w:rPr>
          <w:rFonts w:cs="Times New Roman"/>
          <w:color w:val="FF0000"/>
          <w:lang w:val="en-AU"/>
        </w:rPr>
      </w:pPr>
      <w:r w:rsidRPr="00C129FD">
        <w:rPr>
          <w:rFonts w:cs="Times New Roman"/>
        </w:rPr>
        <w:t xml:space="preserve">For </w:t>
      </w:r>
      <w:r w:rsidR="009C37BC" w:rsidRPr="00C129FD">
        <w:rPr>
          <w:rFonts w:cs="Times New Roman"/>
        </w:rPr>
        <w:t xml:space="preserve">verbal information alone to be able to induce conditioned responses </w:t>
      </w:r>
      <w:r w:rsidRPr="00C129FD">
        <w:rPr>
          <w:rFonts w:cs="Times New Roman"/>
        </w:rPr>
        <w:t>participants must: a) be previously unaware that the effects in question are associated with the drug or treatment they think they are about to receive</w:t>
      </w:r>
      <w:r w:rsidR="006C10A1" w:rsidRPr="00C129FD">
        <w:rPr>
          <w:rStyle w:val="FootnoteReference"/>
          <w:rFonts w:cs="Times New Roman"/>
        </w:rPr>
        <w:footnoteReference w:id="3"/>
      </w:r>
      <w:r w:rsidRPr="00C129FD">
        <w:rPr>
          <w:rFonts w:cs="Times New Roman"/>
        </w:rPr>
        <w:t>; b) believe that the experimenter is a</w:t>
      </w:r>
      <w:r w:rsidR="00403550" w:rsidRPr="00C129FD">
        <w:rPr>
          <w:rFonts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ind w:firstLine="720"/>
        <w:rPr>
          <w:rFonts w:cs="Times New Roman"/>
          <w:color w:val="FF0000"/>
        </w:rPr>
      </w:pPr>
      <w:r w:rsidRPr="00C129FD">
        <w:rPr>
          <w:rFonts w:cs="Times New Roman"/>
        </w:rPr>
        <w:t>For example p</w:t>
      </w:r>
      <w:r w:rsidR="008376CF" w:rsidRPr="00C129FD">
        <w:rPr>
          <w:rFonts w:cs="Times New Roman"/>
        </w:rPr>
        <w:t xml:space="preserve">articipants with food allergies who were told that a saline </w:t>
      </w:r>
      <w:r w:rsidR="008376CF" w:rsidRPr="00C129FD">
        <w:rPr>
          <w:rFonts w:cs="Times New Roman"/>
        </w:rPr>
        <w:lastRenderedPageBreak/>
        <w:t>injection was an allergen developed allergic symptoms (Jewett, Fein, &amp; Greenberg, 1990). Luparello, Lyon</w:t>
      </w:r>
      <w:r w:rsidR="00501946" w:rsidRPr="00C129FD">
        <w:rPr>
          <w:rFonts w:cs="Times New Roman"/>
        </w:rPr>
        <w:t>s</w:t>
      </w:r>
      <w:r w:rsidR="008376CF" w:rsidRPr="00C129FD">
        <w:rPr>
          <w:rFonts w:cs="Times New Roman"/>
        </w:rPr>
        <w:t>, Bleecker and McFadden (1969) gave asthmatic patients nebulised saline to inhale and told them it was an allergen. Approximately half of all participants developed dyspnea, decreased vital capacity, and increased airway resistance.</w:t>
      </w:r>
      <w:r w:rsidR="008376CF" w:rsidRPr="00C129FD">
        <w:rPr>
          <w:rFonts w:cs="Times New Roman"/>
          <w:color w:val="FF0000"/>
        </w:rPr>
        <w:t xml:space="preserve"> </w:t>
      </w:r>
    </w:p>
    <w:p w14:paraId="3C31E215" w14:textId="55583C0C" w:rsidR="008376CF" w:rsidRPr="00C129FD" w:rsidRDefault="008376CF" w:rsidP="008376CF">
      <w:pPr>
        <w:widowControl w:val="0"/>
        <w:autoSpaceDE w:val="0"/>
        <w:autoSpaceDN w:val="0"/>
        <w:adjustRightInd w:val="0"/>
        <w:ind w:firstLine="720"/>
        <w:rPr>
          <w:rFonts w:cs="Times New Roman"/>
        </w:rPr>
      </w:pPr>
      <w:r w:rsidRPr="00C129FD">
        <w:rPr>
          <w:rFonts w:cs="Times New Roman"/>
        </w:rPr>
        <w:t xml:space="preserve">Arguably these </w:t>
      </w:r>
      <w:r w:rsidR="003709B9" w:rsidRPr="00C129FD">
        <w:rPr>
          <w:rFonts w:cs="Times New Roman"/>
        </w:rPr>
        <w:t xml:space="preserve">purely </w:t>
      </w:r>
      <w:r w:rsidRPr="00C129FD">
        <w:rPr>
          <w:rFonts w:cs="Times New Roman"/>
        </w:rPr>
        <w:t>verbally induced expectancies still rely</w:t>
      </w:r>
      <w:r w:rsidR="003709B9" w:rsidRPr="00C129FD">
        <w:rPr>
          <w:rFonts w:cs="Times New Roman"/>
        </w:rPr>
        <w:t>,</w:t>
      </w:r>
      <w:r w:rsidRPr="00C129FD">
        <w:rPr>
          <w:rFonts w:cs="Times New Roman"/>
        </w:rPr>
        <w:t xml:space="preserve"> </w:t>
      </w:r>
      <w:r w:rsidR="003709B9" w:rsidRPr="00C129FD">
        <w:rPr>
          <w:rFonts w:cs="Times New Roman"/>
        </w:rPr>
        <w:t xml:space="preserve">for their ability to induce placebo effects, </w:t>
      </w:r>
      <w:r w:rsidRPr="00C129FD">
        <w:rPr>
          <w:rFonts w:cs="Times New Roman"/>
        </w:rPr>
        <w:t xml:space="preserve">on some </w:t>
      </w:r>
      <w:r w:rsidR="003709B9" w:rsidRPr="00C129FD">
        <w:rPr>
          <w:rFonts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cs="Times New Roman"/>
          <w:color w:val="FF0000"/>
        </w:rPr>
        <w:t xml:space="preserve">???????? </w:t>
      </w:r>
      <w:proofErr w:type="gramStart"/>
      <w:r w:rsidR="003709B9" w:rsidRPr="00C129FD">
        <w:rPr>
          <w:rFonts w:cs="Times New Roman"/>
          <w:color w:val="FF0000"/>
        </w:rPr>
        <w:t>reference</w:t>
      </w:r>
      <w:proofErr w:type="gramEnd"/>
    </w:p>
    <w:p w14:paraId="79BC1C0B" w14:textId="6C24F377" w:rsidR="002B768E" w:rsidRPr="00C129FD" w:rsidRDefault="002B768E" w:rsidP="00433B66">
      <w:pPr>
        <w:pStyle w:val="Heading3"/>
        <w:rPr>
          <w:color w:val="FF0000"/>
        </w:rPr>
      </w:pPr>
      <w:bookmarkStart w:id="28" w:name="_Toc321146340"/>
      <w:r w:rsidRPr="00C129FD">
        <w:t>Expectancies</w:t>
      </w:r>
      <w:r w:rsidR="00E7187D" w:rsidRPr="00C129FD">
        <w:t xml:space="preserve"> Acquired from Personal Experience</w:t>
      </w:r>
      <w:bookmarkEnd w:id="28"/>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ind w:firstLine="720"/>
        <w:rPr>
          <w:rFonts w:cs="Times New Roman"/>
        </w:rPr>
      </w:pPr>
      <w:r w:rsidRPr="00C129FD">
        <w:rPr>
          <w:rFonts w:cs="Times New Roman"/>
        </w:rPr>
        <w:t xml:space="preserve">Secondly there are those expectancies about a drug or </w:t>
      </w:r>
      <w:proofErr w:type="gramStart"/>
      <w:r w:rsidRPr="00C129FD">
        <w:rPr>
          <w:rFonts w:cs="Times New Roman"/>
        </w:rPr>
        <w:t>treatment which have</w:t>
      </w:r>
      <w:proofErr w:type="gramEnd"/>
      <w:r w:rsidRPr="00C129FD">
        <w:rPr>
          <w:rFonts w:cs="Times New Roman"/>
        </w:rPr>
        <w:t xml:space="preserve"> been </w:t>
      </w:r>
      <w:r w:rsidR="008B4D4C" w:rsidRPr="00C129FD">
        <w:rPr>
          <w:rFonts w:cs="Times New Roman"/>
        </w:rPr>
        <w:t xml:space="preserve">derived </w:t>
      </w:r>
      <w:r w:rsidR="00E7187D" w:rsidRPr="00C129FD">
        <w:rPr>
          <w:rFonts w:cs="Times New Roman"/>
        </w:rPr>
        <w:t xml:space="preserve">prior to the experiment, either </w:t>
      </w:r>
      <w:r w:rsidR="008B4D4C" w:rsidRPr="00C129FD">
        <w:rPr>
          <w:rFonts w:cs="Times New Roman"/>
        </w:rPr>
        <w:t xml:space="preserve">from </w:t>
      </w:r>
      <w:r w:rsidR="000B300E" w:rsidRPr="00C129FD">
        <w:rPr>
          <w:rFonts w:cs="Times New Roman"/>
        </w:rPr>
        <w:t xml:space="preserve">participants’ </w:t>
      </w:r>
      <w:r w:rsidR="00E7187D" w:rsidRPr="00C129FD">
        <w:rPr>
          <w:rFonts w:cs="Times New Roman"/>
        </w:rPr>
        <w:t xml:space="preserve">first-hand </w:t>
      </w:r>
      <w:r w:rsidR="008B4D4C" w:rsidRPr="00C129FD">
        <w:rPr>
          <w:rFonts w:cs="Times New Roman"/>
        </w:rPr>
        <w:t xml:space="preserve">personal experience </w:t>
      </w:r>
      <w:r w:rsidR="00E7187D" w:rsidRPr="00C129FD">
        <w:rPr>
          <w:rFonts w:cs="Times New Roman"/>
        </w:rPr>
        <w:t xml:space="preserve">of the association between the drug and its effects </w:t>
      </w:r>
      <w:r w:rsidR="008B4D4C" w:rsidRPr="00C129FD">
        <w:rPr>
          <w:rFonts w:cs="Times New Roman"/>
        </w:rPr>
        <w:t xml:space="preserve">or </w:t>
      </w:r>
      <w:r w:rsidR="00E7187D" w:rsidRPr="00C129FD">
        <w:rPr>
          <w:rFonts w:cs="Times New Roman"/>
        </w:rPr>
        <w:t xml:space="preserve">from </w:t>
      </w:r>
      <w:r w:rsidRPr="00C129FD">
        <w:rPr>
          <w:rFonts w:cs="Times New Roman"/>
        </w:rPr>
        <w:t xml:space="preserve">observation of others </w:t>
      </w:r>
      <w:r w:rsidR="00E7187D" w:rsidRPr="00C129FD">
        <w:rPr>
          <w:rFonts w:cs="Times New Roman"/>
        </w:rPr>
        <w:t>reactions to the drug (i.e. social learning; Bandura, 1977)</w:t>
      </w:r>
      <w:r w:rsidR="00403550" w:rsidRPr="00C129FD">
        <w:rPr>
          <w:rFonts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ind w:firstLine="720"/>
        <w:rPr>
          <w:rFonts w:cs="Times New Roman"/>
          <w:color w:val="FF0000"/>
        </w:rPr>
      </w:pPr>
      <w:r w:rsidRPr="00C129FD">
        <w:rPr>
          <w:rFonts w:cs="Times New Roman"/>
          <w:color w:val="FF0000"/>
        </w:rPr>
        <w:t xml:space="preserve">Here you need to give evidence of expectancy and suggestion vs evidence of conditioned negative placebo responses (see Barsky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29" w:name="_Toc321146341"/>
      <w:r w:rsidRPr="00C129FD">
        <w:t>Experimentally-</w:t>
      </w:r>
      <w:r w:rsidR="00403550" w:rsidRPr="00C129FD">
        <w:t>Conditioned Expectancies</w:t>
      </w:r>
      <w:bookmarkEnd w:id="29"/>
    </w:p>
    <w:p w14:paraId="346FD7F5" w14:textId="2437C262" w:rsidR="00403550" w:rsidRPr="00C129FD" w:rsidRDefault="00403550" w:rsidP="00403550">
      <w:pPr>
        <w:widowControl w:val="0"/>
        <w:autoSpaceDE w:val="0"/>
        <w:autoSpaceDN w:val="0"/>
        <w:adjustRightInd w:val="0"/>
        <w:rPr>
          <w:rFonts w:cs="Times New Roman"/>
        </w:rPr>
      </w:pPr>
      <w:r w:rsidRPr="00C129FD">
        <w:rPr>
          <w:rFonts w:cs="Times New Roman"/>
          <w:b/>
          <w:i/>
          <w:color w:val="FF0000"/>
        </w:rPr>
        <w:tab/>
      </w:r>
      <w:r w:rsidRPr="00C129FD">
        <w:rPr>
          <w:rFonts w:cs="Times New Roman"/>
        </w:rPr>
        <w:t xml:space="preserve">Lastly there are expectancies which are acquired </w:t>
      </w:r>
      <w:r w:rsidR="00176122" w:rsidRPr="00C129FD">
        <w:rPr>
          <w:rFonts w:cs="Times New Roman"/>
        </w:rPr>
        <w:t xml:space="preserve">by direct experience </w:t>
      </w:r>
      <w:r w:rsidR="00DC3E69" w:rsidRPr="00C129FD">
        <w:rPr>
          <w:rFonts w:cs="Times New Roman"/>
        </w:rPr>
        <w:t xml:space="preserve">but where this experience is </w:t>
      </w:r>
      <w:r w:rsidR="000C0525" w:rsidRPr="00C129FD">
        <w:rPr>
          <w:rFonts w:cs="Times New Roman"/>
        </w:rPr>
        <w:t>acquired during the</w:t>
      </w:r>
      <w:r w:rsidR="00DC3E69" w:rsidRPr="00C129FD">
        <w:rPr>
          <w:rFonts w:cs="Times New Roman"/>
        </w:rPr>
        <w:t xml:space="preserve"> conditioning phase of laboratory trials</w:t>
      </w:r>
      <w:r w:rsidRPr="00C129FD">
        <w:rPr>
          <w:rFonts w:cs="Times New Roman"/>
        </w:rPr>
        <w:t xml:space="preserve">. </w:t>
      </w:r>
      <w:r w:rsidRPr="00C129FD">
        <w:rPr>
          <w:rFonts w:cs="Times New Roman"/>
        </w:rPr>
        <w:lastRenderedPageBreak/>
        <w:t xml:space="preserve">These </w:t>
      </w:r>
      <w:r w:rsidR="005F24AE" w:rsidRPr="00C129FD">
        <w:rPr>
          <w:rFonts w:cs="Times New Roman"/>
        </w:rPr>
        <w:t>can be induced without any</w:t>
      </w:r>
      <w:r w:rsidRPr="00C129FD">
        <w:rPr>
          <w:rFonts w:cs="Times New Roman"/>
        </w:rPr>
        <w:t xml:space="preserve"> prior awareness or ignorance of likely outcomes of administration of the drug or treatment</w:t>
      </w:r>
      <w:r w:rsidR="005F24AE" w:rsidRPr="00C129FD">
        <w:rPr>
          <w:rFonts w:cs="Times New Roman"/>
        </w:rPr>
        <w:t>,</w:t>
      </w:r>
      <w:r w:rsidRPr="00C129FD">
        <w:rPr>
          <w:rFonts w:cs="Times New Roman"/>
        </w:rPr>
        <w:t xml:space="preserve"> nor </w:t>
      </w:r>
      <w:r w:rsidR="005F24AE" w:rsidRPr="00C129FD">
        <w:rPr>
          <w:rFonts w:cs="Times New Roman"/>
        </w:rPr>
        <w:t xml:space="preserve">need there be </w:t>
      </w:r>
      <w:r w:rsidRPr="00C129FD">
        <w:rPr>
          <w:rFonts w:cs="Times New Roman"/>
        </w:rPr>
        <w:t xml:space="preserve">any belief in the experimenters trustworthiness, for the </w:t>
      </w:r>
      <w:r w:rsidR="00176122" w:rsidRPr="00C129FD">
        <w:rPr>
          <w:rFonts w:cs="Times New Roman"/>
        </w:rPr>
        <w:t>unconditioned effects of the drug are paired with the conditioned stimulus over repeated trials/administrations during the experiment.</w:t>
      </w:r>
      <w:r w:rsidR="00E7187D" w:rsidRPr="00C129FD">
        <w:rPr>
          <w:rFonts w:cs="Times New Roman"/>
        </w:rPr>
        <w:t xml:space="preserve"> </w:t>
      </w:r>
      <w:r w:rsidR="00CE3DF4" w:rsidRPr="00C129FD">
        <w:rPr>
          <w:rFonts w:cs="Times New Roman"/>
          <w:color w:val="FF0000"/>
        </w:rPr>
        <w:t>Expectancies conditioned in the lab are typically stronger than those acquired by simple verbal suggestion (Pollo, Carlino,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rPr>
          <w:rFonts w:cs="Times New Roman"/>
        </w:rPr>
      </w:pPr>
    </w:p>
    <w:p w14:paraId="495D6FF4" w14:textId="77777777" w:rsidR="00A26388" w:rsidRPr="00C129FD" w:rsidRDefault="00A26388" w:rsidP="00403550">
      <w:pPr>
        <w:widowControl w:val="0"/>
        <w:autoSpaceDE w:val="0"/>
        <w:autoSpaceDN w:val="0"/>
        <w:adjustRightInd w:val="0"/>
        <w:rPr>
          <w:rFonts w:cs="Times New Roman"/>
          <w:b/>
        </w:rPr>
      </w:pPr>
    </w:p>
    <w:p w14:paraId="6D0E4495" w14:textId="3E44C099" w:rsidR="008B4D4C" w:rsidRPr="00C129FD" w:rsidRDefault="002B768E" w:rsidP="00252790">
      <w:pPr>
        <w:pStyle w:val="Heading2"/>
      </w:pPr>
      <w:bookmarkStart w:id="30" w:name="_Toc321146342"/>
      <w:r w:rsidRPr="00C129FD">
        <w:t>Chains of Expectancies</w:t>
      </w:r>
      <w:bookmarkEnd w:id="30"/>
    </w:p>
    <w:p w14:paraId="2B53AE9F" w14:textId="7107CB04" w:rsidR="006E20BD" w:rsidRPr="00C129FD" w:rsidRDefault="00483330" w:rsidP="0024149F">
      <w:pPr>
        <w:ind w:firstLine="720"/>
        <w:rPr>
          <w:rFonts w:cs="Times New Roman"/>
          <w:color w:val="FF0000"/>
        </w:rPr>
      </w:pPr>
      <w:r w:rsidRPr="00C129FD">
        <w:rPr>
          <w:rFonts w:cs="Times New Roman"/>
        </w:rPr>
        <w:t>Fillmore and Vogel-Sprott (1992) have identified four types of events that are relevant to expectancies: the stimulus accompanying the administration of a drug (S); the stimulus effect of the drug (S</w:t>
      </w:r>
      <w:r w:rsidRPr="00C129FD">
        <w:rPr>
          <w:rFonts w:cs="Times New Roman"/>
          <w:vertAlign w:val="subscript"/>
        </w:rPr>
        <w:t>d</w:t>
      </w:r>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w:t>
      </w:r>
      <w:r w:rsidR="00E65754" w:rsidRPr="00C129FD">
        <w:rPr>
          <w:rFonts w:cs="Times New Roman"/>
        </w:rPr>
        <w:t xml:space="preserve"> These four events can lead to three set</w:t>
      </w:r>
      <w:r w:rsidR="00A95517" w:rsidRPr="00C129FD">
        <w:rPr>
          <w:rFonts w:cs="Times New Roman"/>
        </w:rPr>
        <w:t>s of expectancies. The first is when</w:t>
      </w:r>
      <w:r w:rsidR="00E65754" w:rsidRPr="00C129FD">
        <w:rPr>
          <w:rFonts w:cs="Times New Roman"/>
        </w:rPr>
        <w:t xml:space="preserve"> the stimulus of administration lead to the expectancy of the drug’s effect (S–S</w:t>
      </w:r>
      <w:r w:rsidR="00E65754" w:rsidRPr="00C129FD">
        <w:rPr>
          <w:rFonts w:cs="Times New Roman"/>
        </w:rPr>
        <w:softHyphen/>
      </w:r>
      <w:r w:rsidR="00E65754" w:rsidRPr="00C129FD">
        <w:rPr>
          <w:rFonts w:cs="Times New Roman"/>
          <w:vertAlign w:val="subscript"/>
        </w:rPr>
        <w:t>d</w:t>
      </w:r>
      <w:r w:rsidR="00A95517" w:rsidRPr="00C129FD">
        <w:rPr>
          <w:rFonts w:cs="Times New Roman"/>
        </w:rPr>
        <w:t>). This</w:t>
      </w:r>
      <w:r w:rsidR="00E65754" w:rsidRPr="00C129FD">
        <w:rPr>
          <w:rFonts w:cs="Times New Roman"/>
        </w:rPr>
        <w:t xml:space="preserve"> expectancy </w:t>
      </w:r>
      <w:r w:rsidR="00A95517" w:rsidRPr="00C129FD">
        <w:rPr>
          <w:rFonts w:cs="Times New Roman"/>
        </w:rPr>
        <w:t>is assumed</w:t>
      </w:r>
      <w:r w:rsidR="00E65754" w:rsidRPr="00C129FD">
        <w:rPr>
          <w:rFonts w:cs="Times New Roman"/>
        </w:rPr>
        <w:t xml:space="preserve"> to produce the effects observed in double-blind and balanced placebo studies, where </w:t>
      </w:r>
      <w:r w:rsidR="00A95517" w:rsidRPr="00C129FD">
        <w:rPr>
          <w:rFonts w:cs="Times New Roman"/>
        </w:rPr>
        <w:t xml:space="preserve">the learned association between, for example, a bottle labeled with a familiar brand of alcoholic beverage, a taste that resembles this beverage, and (therefore) the belief that it </w:t>
      </w:r>
      <w:r w:rsidR="00A95517" w:rsidRPr="00C129FD">
        <w:rPr>
          <w:rFonts w:cs="Times New Roman"/>
          <w:i/>
        </w:rPr>
        <w:t>is</w:t>
      </w:r>
      <w:r w:rsidR="00A95517" w:rsidRPr="00C129FD">
        <w:rPr>
          <w:rFonts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cs="Times New Roman"/>
        </w:rPr>
        <w:t xml:space="preserve">occurs in relation to the connection </w:t>
      </w:r>
      <w:r w:rsidR="00A95517" w:rsidRPr="00C129FD">
        <w:rPr>
          <w:rFonts w:cs="Times New Roman"/>
        </w:rPr>
        <w:t>between the effects of the drug and the responses to those effects (S</w:t>
      </w:r>
      <w:r w:rsidR="00A95517" w:rsidRPr="00C129FD">
        <w:rPr>
          <w:rFonts w:cs="Times New Roman"/>
          <w:vertAlign w:val="subscript"/>
        </w:rPr>
        <w:t>d</w:t>
      </w:r>
      <w:r w:rsidR="00A95517" w:rsidRPr="00C129FD">
        <w:rPr>
          <w:rFonts w:cs="Times New Roman"/>
        </w:rPr>
        <w:t>–R</w:t>
      </w:r>
      <w:r w:rsidR="00A95517" w:rsidRPr="00C129FD">
        <w:rPr>
          <w:rFonts w:cs="Times New Roman"/>
          <w:vertAlign w:val="subscript"/>
        </w:rPr>
        <w:t>d</w:t>
      </w:r>
      <w:r w:rsidR="009D4D11" w:rsidRPr="00C129FD">
        <w:rPr>
          <w:rFonts w:cs="Times New Roman"/>
        </w:rPr>
        <w:t>). Expectancies of this sort are evoked by the past associations of the drug stimuli—the bodily sensations of alcohol in our example—</w:t>
      </w:r>
      <w:r w:rsidR="009D4D11" w:rsidRPr="00C129FD">
        <w:rPr>
          <w:rFonts w:cs="Times New Roman"/>
        </w:rPr>
        <w:lastRenderedPageBreak/>
        <w:t>with the behaviour that these sensations have produced (disinhibition, aggression, or sexual arousal in the case of alcohol). Lastly there is the set of expectancies known as response expectancies, between the response to the drug and the environmental outcomes of the behaviour</w:t>
      </w:r>
      <w:r w:rsidR="00A17A54" w:rsidRPr="00C129FD">
        <w:rPr>
          <w:rFonts w:cs="Times New Roman"/>
        </w:rPr>
        <w:t>al effect of the drug</w:t>
      </w:r>
      <w:r w:rsidR="009D4D11" w:rsidRPr="00C129FD">
        <w:rPr>
          <w:rFonts w:cs="Times New Roman"/>
        </w:rPr>
        <w:t xml:space="preserve"> (R</w:t>
      </w:r>
      <w:r w:rsidR="009D4D11" w:rsidRPr="00C129FD">
        <w:rPr>
          <w:rFonts w:cs="Times New Roman"/>
          <w:vertAlign w:val="subscript"/>
        </w:rPr>
        <w:t>d</w:t>
      </w:r>
      <w:r w:rsidR="009D4D11" w:rsidRPr="00C129FD">
        <w:rPr>
          <w:rFonts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cs="Times New Roman"/>
        </w:rPr>
        <w:t xml:space="preserve"> </w:t>
      </w:r>
      <w:r w:rsidR="00B751DE" w:rsidRPr="00C129FD">
        <w:rPr>
          <w:rFonts w:cs="Times New Roman"/>
        </w:rPr>
        <w:t xml:space="preserve">it may increase the incentive to display </w:t>
      </w:r>
      <w:r w:rsidR="0032016D" w:rsidRPr="00C129FD">
        <w:rPr>
          <w:rFonts w:cs="Times New Roman"/>
        </w:rPr>
        <w:t>R</w:t>
      </w:r>
      <w:r w:rsidR="0032016D" w:rsidRPr="00C129FD">
        <w:rPr>
          <w:rFonts w:cs="Times New Roman"/>
          <w:vertAlign w:val="subscript"/>
        </w:rPr>
        <w:t>d</w:t>
      </w:r>
      <w:r w:rsidR="00655C26" w:rsidRPr="00C129FD">
        <w:rPr>
          <w:rFonts w:cs="Times New Roman"/>
        </w:rPr>
        <w:t xml:space="preserve"> (Sdao-Jarvie</w:t>
      </w:r>
      <w:r w:rsidR="00B90CC6" w:rsidRPr="00C129FD">
        <w:rPr>
          <w:rFonts w:cs="Times New Roman"/>
        </w:rPr>
        <w:t xml:space="preserve"> &amp; Vogel-Sprott</w:t>
      </w:r>
      <w:r w:rsidR="00655C26" w:rsidRPr="00C129FD">
        <w:rPr>
          <w:rFonts w:cs="Times New Roman"/>
        </w:rPr>
        <w:t>, 1991)</w:t>
      </w:r>
      <w:r w:rsidR="00FC6495" w:rsidRPr="00C129FD">
        <w:rPr>
          <w:rFonts w:cs="Times New Roman"/>
        </w:rPr>
        <w:t>.</w:t>
      </w:r>
      <w:r w:rsidR="00655C26" w:rsidRPr="00C129FD">
        <w:rPr>
          <w:rFonts w:cs="Times New Roman"/>
        </w:rPr>
        <w:t xml:space="preserve"> Placebo responses rely on all three of these expectancies occurring in sequence. </w:t>
      </w:r>
    </w:p>
    <w:p w14:paraId="25611450" w14:textId="58616BA2" w:rsidR="00295274" w:rsidRPr="00C129FD" w:rsidRDefault="00BA407C" w:rsidP="00BA407C">
      <w:pPr>
        <w:pStyle w:val="Heading1"/>
      </w:pPr>
      <w:bookmarkStart w:id="31" w:name="_Toc321146343"/>
      <w:r>
        <w:t>Chapter 2: The Role of Expectancies in Drug Withdrawal</w:t>
      </w:r>
      <w:bookmarkEnd w:id="31"/>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neuroadapti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w:t>
      </w:r>
      <w:r w:rsidR="006461D2" w:rsidRPr="00C129FD">
        <w:rPr>
          <w:rFonts w:cs="Times New Roman"/>
        </w:rPr>
        <w:lastRenderedPageBreak/>
        <w:t xml:space="preserve">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such as Actinomycin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Baptista,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2" w:name="_Toc321146344"/>
      <w:r w:rsidRPr="00C129FD">
        <w:t>Drug Withdrawals</w:t>
      </w:r>
      <w:bookmarkEnd w:id="32"/>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w:t>
      </w:r>
      <w:proofErr w:type="gramStart"/>
      <w:r w:rsidR="009C3BBD" w:rsidRPr="00C129FD">
        <w:rPr>
          <w:rFonts w:cs="Times New Roman"/>
        </w:rPr>
        <w:t>drug-taking</w:t>
      </w:r>
      <w:proofErr w:type="gramEnd"/>
      <w:r w:rsidR="009C3BBD" w:rsidRPr="00C129FD">
        <w:rPr>
          <w:rFonts w:cs="Times New Roman"/>
        </w:rPr>
        <w:t xml:space="preserve">,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West &amp; Gossop</w:t>
      </w:r>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Martin et al. 1963; Maurer &amp; Vogel, 1967; Goldberg &amp; Schuster, 1969; Gawin &amp; Kleber, 1986; O’Brien et al. 1992</w:t>
      </w:r>
      <w:r w:rsidR="00CD1ED7" w:rsidRPr="00C129FD">
        <w:rPr>
          <w:rFonts w:cs="Times New Roman"/>
        </w:rPr>
        <w:t xml:space="preserve">). In fact addicts report these withdrawal symptoms as more distressing than physical withdrawal symptoms (Cohen, Klett,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w:t>
      </w:r>
      <w:r w:rsidR="00CD1ED7" w:rsidRPr="00C129FD">
        <w:rPr>
          <w:rFonts w:cs="Times New Roman"/>
        </w:rPr>
        <w:lastRenderedPageBreak/>
        <w:t xml:space="preserve">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Elal-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Mothersill,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Annis &amp; Davis, 1988)</w:t>
      </w:r>
      <w:r w:rsidR="00D238EE" w:rsidRPr="00C129FD">
        <w:rPr>
          <w:rFonts w:cs="Times New Roman"/>
        </w:rPr>
        <w:t xml:space="preserve">, and perceived costs and benefits of change </w:t>
      </w:r>
      <w:r w:rsidR="00C736CE" w:rsidRPr="00C129FD">
        <w:rPr>
          <w:rFonts w:cs="Times New Roman"/>
        </w:rPr>
        <w:t xml:space="preserve">(Hall, Rugg, Tunstall,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Benfari &amp; Eaker,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3" w:name="_Toc321146345"/>
      <w:r w:rsidRPr="00C129FD">
        <w:t>Expectancy and Withdrawals</w:t>
      </w:r>
      <w:bookmarkEnd w:id="33"/>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 xml:space="preserve">The symptoms that follow abstinence are very similar across many different types of drugs: headache, irritability, fatigue, depression, </w:t>
      </w:r>
      <w:proofErr w:type="gramStart"/>
      <w:r w:rsidRPr="00C129FD">
        <w:rPr>
          <w:rFonts w:cs="Times New Roman"/>
          <w:color w:val="FF0000"/>
        </w:rPr>
        <w:t>difficulty</w:t>
      </w:r>
      <w:proofErr w:type="gramEnd"/>
      <w:r w:rsidRPr="00C129FD">
        <w:rPr>
          <w:rFonts w:cs="Times New Roman"/>
          <w:color w:val="FF0000"/>
        </w:rPr>
        <w:t xml:space="preserve"> concentrating.  These symptoms are also present in non-medicated, non-addicted persons in everyday life (Reidenberg &amp; Lowenthal, 1968; Khosla, Bajaj, Sharma, &amp; Mishra. 1992). The </w:t>
      </w:r>
      <w:r w:rsidRPr="00C129FD">
        <w:rPr>
          <w:rFonts w:cs="Times New Roman"/>
          <w:color w:val="FF0000"/>
        </w:rPr>
        <w:lastRenderedPageBreak/>
        <w:t xml:space="preserve">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cs="Times New Roman"/>
          <w:color w:val="FF0000"/>
        </w:rPr>
        <w:t>symptoms which</w:t>
      </w:r>
      <w:proofErr w:type="gramEnd"/>
      <w:r w:rsidRPr="00C129FD">
        <w:rPr>
          <w:rFonts w:cs="Times New Roman"/>
          <w:color w:val="FF0000"/>
        </w:rPr>
        <w:t xml:space="preserve">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r w:rsidRPr="00C129FD">
        <w:rPr>
          <w:rFonts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 xml:space="preserve">can be </w:t>
      </w:r>
      <w:proofErr w:type="gramStart"/>
      <w:r w:rsidR="009509D5" w:rsidRPr="00C129FD">
        <w:rPr>
          <w:rFonts w:cs="Times New Roman"/>
        </w:rPr>
        <w:t>considered  S</w:t>
      </w:r>
      <w:r w:rsidR="009509D5" w:rsidRPr="00C129FD">
        <w:rPr>
          <w:rFonts w:cs="Times New Roman"/>
          <w:vertAlign w:val="subscript"/>
        </w:rPr>
        <w:t>1</w:t>
      </w:r>
      <w:proofErr w:type="gramEnd"/>
      <w:r w:rsidRPr="00C129FD">
        <w:rPr>
          <w:rFonts w:cs="Times New Roman"/>
        </w:rPr>
        <w:t xml:space="preserve">, which then evokes a chain of expectancies concerning the physiological, behavioural and environmental effects of </w:t>
      </w:r>
      <w:r w:rsidRPr="00C129FD">
        <w:rPr>
          <w:rFonts w:cs="Times New Roman"/>
        </w:rPr>
        <w:lastRenderedPageBreak/>
        <w:t xml:space="preserve">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4"/>
      </w:r>
      <w:r w:rsidR="008E264B" w:rsidRPr="00C129FD">
        <w:rPr>
          <w:rFonts w:cs="Times New Roman"/>
        </w:rPr>
        <w:t>. Thus applying</w:t>
      </w:r>
      <w:r w:rsidRPr="00C129FD">
        <w:rPr>
          <w:rFonts w:cs="Times New Roman"/>
        </w:rPr>
        <w:t xml:space="preserve"> Fillmore and Vogel-</w:t>
      </w:r>
      <w:r w:rsidR="008E264B" w:rsidRPr="00C129FD">
        <w:rPr>
          <w:rFonts w:cs="Times New Roman"/>
        </w:rPr>
        <w:t xml:space="preserve">Sprott’s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proofErr w:type="gramStart"/>
      <w:r w:rsidR="008E264B" w:rsidRPr="00C129FD">
        <w:rPr>
          <w:rFonts w:cs="Times New Roman"/>
        </w:rPr>
        <w:t>) which</w:t>
      </w:r>
      <w:proofErr w:type="gramEnd"/>
      <w:r w:rsidR="008E264B" w:rsidRPr="00C129FD">
        <w:rPr>
          <w:rFonts w:cs="Times New Roman"/>
        </w:rPr>
        <w:t xml:space="preserve"> in turn e</w:t>
      </w:r>
      <w:r w:rsidR="009509D5" w:rsidRPr="00C129FD">
        <w:rPr>
          <w:rFonts w:cs="Times New Roman"/>
        </w:rPr>
        <w:t>vokes a behavioural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behavioural response to the </w:t>
      </w:r>
      <w:commentRangeStart w:id="34"/>
      <w:r w:rsidR="00606C86" w:rsidRPr="00C129FD">
        <w:rPr>
          <w:rFonts w:cs="Times New Roman"/>
        </w:rPr>
        <w:t>physical discomfort</w:t>
      </w:r>
      <w:r w:rsidR="001C5830" w:rsidRPr="00C129FD">
        <w:rPr>
          <w:rFonts w:cs="Times New Roman"/>
        </w:rPr>
        <w:t xml:space="preserve">, boredom, </w:t>
      </w:r>
      <w:proofErr w:type="gramStart"/>
      <w:r w:rsidR="001C5830" w:rsidRPr="00C129FD">
        <w:rPr>
          <w:rFonts w:cs="Times New Roman"/>
        </w:rPr>
        <w:t>depression</w:t>
      </w:r>
      <w:proofErr w:type="gramEnd"/>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34"/>
      <w:r w:rsidR="00F87912" w:rsidRPr="00C129FD">
        <w:rPr>
          <w:rStyle w:val="CommentReference"/>
          <w:rFonts w:cs="Times New Roman"/>
        </w:rPr>
        <w:commentReference w:id="34"/>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behaviour.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S</w:t>
      </w:r>
      <w:r w:rsidR="00F87912" w:rsidRPr="00C129FD">
        <w:rPr>
          <w:rFonts w:cs="Times New Roman"/>
          <w:vertAlign w:val="subscript"/>
        </w:rPr>
        <w:t>d</w:t>
      </w:r>
      <w:r w:rsidR="00F87912" w:rsidRPr="00C129FD">
        <w:rPr>
          <w:rFonts w:cs="Times New Roman"/>
        </w:rPr>
        <w:t>: S</w:t>
      </w:r>
      <w:r w:rsidR="00F87912" w:rsidRPr="00C129FD">
        <w:rPr>
          <w:rFonts w:cs="Times New Roman"/>
          <w:vertAlign w:val="subscript"/>
        </w:rPr>
        <w:t>d</w:t>
      </w:r>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If it is this chain of stimulus and their expected consequences that sustains drug-seeking behaviour then it is possible that a</w:t>
      </w:r>
      <w:r w:rsidR="001E70C7" w:rsidRPr="00C129FD">
        <w:rPr>
          <w:rFonts w:cs="Times New Roman"/>
        </w:rPr>
        <w:t xml:space="preserve">ltering either the valence </w:t>
      </w:r>
      <w:r w:rsidR="008E6FAC" w:rsidRPr="00C129FD">
        <w:rPr>
          <w:rFonts w:cs="Times New Roman"/>
        </w:rPr>
        <w:t xml:space="preserve">of steps (eg.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eg. if an alternative method of </w:t>
      </w:r>
      <w:r w:rsidR="008E6FAC" w:rsidRPr="00C129FD">
        <w:rPr>
          <w:rFonts w:cs="Times New Roman"/>
        </w:rPr>
        <w:lastRenderedPageBreak/>
        <w:t xml:space="preserve">coping with withdrawals, other than obtaining the drug, became available) could conceivably lead to a change in the behaviour.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S</w:t>
      </w:r>
      <w:r w:rsidRPr="00C129FD">
        <w:rPr>
          <w:rFonts w:cs="Times New Roman"/>
          <w:vertAlign w:val="subscript"/>
        </w:rPr>
        <w:t>d</w:t>
      </w:r>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S</w:t>
      </w:r>
      <w:r w:rsidR="002B01C9" w:rsidRPr="00C129FD">
        <w:rPr>
          <w:rFonts w:cs="Times New Roman"/>
          <w:vertAlign w:val="subscript"/>
        </w:rPr>
        <w:t>d</w:t>
      </w:r>
      <w:r w:rsidR="002B01C9" w:rsidRPr="00C129FD">
        <w:rPr>
          <w:rFonts w:cs="Times New Roman"/>
        </w:rPr>
        <w:t>), but also the behavioural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w:t>
      </w:r>
      <w:proofErr w:type="gramStart"/>
      <w:r w:rsidR="00FB7993" w:rsidRPr="00C129FD">
        <w:rPr>
          <w:rFonts w:cs="Times New Roman"/>
        </w:rPr>
        <w:t>begins</w:t>
      </w:r>
      <w:proofErr w:type="gramEnd"/>
      <w:r w:rsidR="00FB7993" w:rsidRPr="00C129FD">
        <w:rPr>
          <w:rFonts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35" w:name="_Toc321146346"/>
      <w:r w:rsidRPr="00C129FD">
        <w:t>Evidence for Placebo Withdrawals</w:t>
      </w:r>
      <w:r w:rsidR="00A76DC1" w:rsidRPr="00C129FD">
        <w:t>: Tolerance vs Withdrawal</w:t>
      </w:r>
      <w:bookmarkEnd w:id="35"/>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w:t>
      </w:r>
      <w:proofErr w:type="gramStart"/>
      <w:r w:rsidRPr="00C129FD">
        <w:rPr>
          <w:rFonts w:cs="Times New Roman"/>
          <w:color w:val="FF0000"/>
        </w:rPr>
        <w:t>also</w:t>
      </w:r>
      <w:proofErr w:type="gramEnd"/>
      <w:r w:rsidRPr="00C129FD">
        <w:rPr>
          <w:rFonts w:cs="Times New Roman"/>
          <w:color w:val="FF0000"/>
        </w:rPr>
        <w:t xml:space="preserve"> see Childress, McLellan and O’Brien, 1986 for conditioned withdrawal evidence). </w:t>
      </w:r>
      <w:r w:rsidR="00D66DC1" w:rsidRPr="00C129FD">
        <w:rPr>
          <w:rFonts w:cs="Times New Roman"/>
        </w:rPr>
        <w:t xml:space="preserve">In addition, addicts maintained on such high doses of methadone they did </w:t>
      </w:r>
      <w:r w:rsidR="00D66DC1" w:rsidRPr="00C129FD">
        <w:rPr>
          <w:rFonts w:cs="Times New Roman"/>
        </w:rPr>
        <w:lastRenderedPageBreak/>
        <w:t xml:space="preserve">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36"/>
      <w:r w:rsidRPr="00C129FD">
        <w:rPr>
          <w:rFonts w:cs="Times New Roman"/>
        </w:rPr>
        <w:t>tolerance</w:t>
      </w:r>
      <w:commentRangeEnd w:id="36"/>
      <w:r w:rsidR="00C3365B" w:rsidRPr="00C129FD">
        <w:rPr>
          <w:rStyle w:val="CommentReference"/>
          <w:rFonts w:cs="Times New Roman"/>
        </w:rPr>
        <w:commentReference w:id="36"/>
      </w:r>
      <w:r w:rsidRPr="00C129FD">
        <w:rPr>
          <w:rFonts w:cs="Times New Roman"/>
        </w:rPr>
        <w:t xml:space="preserve"> is a homeostatic</w:t>
      </w:r>
      <w:r w:rsidR="00E40F95" w:rsidRPr="00C129FD">
        <w:rPr>
          <w:rFonts w:cs="Times New Roman"/>
        </w:rPr>
        <w:t>/allostatic</w:t>
      </w:r>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w:t>
      </w:r>
      <w:r w:rsidR="00855150" w:rsidRPr="00C129FD">
        <w:rPr>
          <w:rFonts w:cs="Times New Roman"/>
          <w:color w:val="FF0000"/>
        </w:rPr>
        <w:lastRenderedPageBreak/>
        <w:t xml:space="preserve">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recieiving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xml:space="preserve">) have dealt mostly with </w:t>
      </w:r>
      <w:proofErr w:type="gramStart"/>
      <w:r w:rsidR="00246533" w:rsidRPr="00C129FD">
        <w:rPr>
          <w:rFonts w:cs="Times New Roman"/>
        </w:rPr>
        <w:t>pharmacologically-induced</w:t>
      </w:r>
      <w:proofErr w:type="gramEnd"/>
      <w:r w:rsidR="00246533" w:rsidRPr="00C129FD">
        <w:rPr>
          <w:rFonts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 xml:space="preserve">addicted individuals (O’brien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w:t>
      </w:r>
      <w:proofErr w:type="gramStart"/>
      <w:r w:rsidRPr="00C129FD">
        <w:rPr>
          <w:rFonts w:cs="Times New Roman"/>
        </w:rPr>
        <w:t>of a signaling stimuli</w:t>
      </w:r>
      <w:proofErr w:type="gramEnd"/>
      <w:r w:rsidRPr="00C129FD">
        <w:rPr>
          <w:rFonts w:cs="Times New Roman"/>
        </w:rPr>
        <w:t xml:space="preserve">. </w:t>
      </w:r>
      <w:r w:rsidR="00E40F95" w:rsidRPr="00C129FD">
        <w:rPr>
          <w:rFonts w:cs="Times New Roman"/>
        </w:rPr>
        <w:t xml:space="preserve">If there </w:t>
      </w:r>
      <w:proofErr w:type="gramStart"/>
      <w:r w:rsidR="00E40F95" w:rsidRPr="00C129FD">
        <w:rPr>
          <w:rFonts w:cs="Times New Roman"/>
        </w:rPr>
        <w:t>is</w:t>
      </w:r>
      <w:proofErr w:type="gramEnd"/>
      <w:r w:rsidR="00E40F95" w:rsidRPr="00C129FD">
        <w:rPr>
          <w:rFonts w:cs="Times New Roman"/>
        </w:rPr>
        <w:t xml:space="preserve">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w:t>
      </w:r>
      <w:r w:rsidR="00DE3BF4" w:rsidRPr="00C129FD">
        <w:rPr>
          <w:rFonts w:cs="Times New Roman"/>
        </w:rPr>
        <w:lastRenderedPageBreak/>
        <w:t>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piloerection,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nd is characterized by symptoms that are more psychological in nature: insomnia, depression, anxiety, dysphoria,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w:t>
      </w:r>
      <w:proofErr w:type="gramStart"/>
      <w:r w:rsidR="00B60BBA" w:rsidRPr="00C129FD">
        <w:rPr>
          <w:rFonts w:cs="Times New Roman"/>
        </w:rPr>
        <w:t>can</w:t>
      </w:r>
      <w:proofErr w:type="gramEnd"/>
      <w:r w:rsidR="00B60BBA" w:rsidRPr="00C129FD">
        <w:rPr>
          <w:rFonts w:cs="Times New Roman"/>
        </w:rPr>
        <w:t xml:space="preserve">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proofErr w:type="gramStart"/>
      <w:r w:rsidR="00361C9A" w:rsidRPr="00C129FD">
        <w:rPr>
          <w:rFonts w:cs="Times New Roman"/>
          <w:color w:val="FF0000"/>
        </w:rPr>
        <w:t>i</w:t>
      </w:r>
      <w:proofErr w:type="gramEnd"/>
      <w:r w:rsidR="00361C9A" w:rsidRPr="00C129FD">
        <w:rPr>
          <w:rFonts w:cs="Times New Roman"/>
          <w:color w:val="FF0000"/>
        </w:rPr>
        <w:t xml:space="preserve">.e. removing an aversive stimulus – withdrawals - by administering a placebo (i.e. signalling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B711B7" w:rsidRPr="00C247C3" w:rsidRDefault="00B711B7"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B711B7" w:rsidRPr="00C247C3" w:rsidRDefault="00B711B7"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B711B7" w:rsidRPr="00C247C3" w:rsidRDefault="00B711B7"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B711B7" w:rsidRPr="00C247C3" w:rsidRDefault="00B711B7"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B711B7" w:rsidRPr="00C247C3" w:rsidRDefault="00B711B7"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B711B7" w:rsidRPr="00C247C3" w:rsidRDefault="00B711B7"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B711B7" w:rsidRPr="00C247C3" w:rsidRDefault="00B711B7"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B711B7" w:rsidRPr="00C247C3" w:rsidRDefault="00B711B7"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B711B7" w:rsidRDefault="00B711B7"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B711B7" w:rsidRDefault="00B711B7" w:rsidP="00FD79B6">
                            <w:pPr>
                              <w:jc w:val="center"/>
                              <w:rPr>
                                <w:color w:val="000000" w:themeColor="text1"/>
                                <w:sz w:val="20"/>
                                <w:szCs w:val="20"/>
                              </w:rPr>
                            </w:pPr>
                          </w:p>
                          <w:p w14:paraId="1658F11C" w14:textId="0CF862FC" w:rsidR="00B711B7" w:rsidRPr="00CB3AB5" w:rsidRDefault="00B711B7"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B711B7" w:rsidRDefault="00B711B7" w:rsidP="00FD79B6">
                            <w:pPr>
                              <w:jc w:val="center"/>
                              <w:rPr>
                                <w:color w:val="000000" w:themeColor="text1"/>
                                <w:sz w:val="20"/>
                                <w:szCs w:val="20"/>
                              </w:rPr>
                            </w:pPr>
                          </w:p>
                          <w:p w14:paraId="24DA7217" w14:textId="77777777" w:rsidR="00B711B7" w:rsidRPr="00CB3AB5" w:rsidRDefault="00B711B7"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B711B7" w:rsidRDefault="00B711B7"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B711B7" w:rsidRDefault="00B711B7" w:rsidP="00FD79B6">
                      <w:pPr>
                        <w:jc w:val="center"/>
                        <w:rPr>
                          <w:color w:val="000000" w:themeColor="text1"/>
                          <w:sz w:val="20"/>
                          <w:szCs w:val="20"/>
                        </w:rPr>
                      </w:pPr>
                    </w:p>
                    <w:p w14:paraId="1658F11C" w14:textId="0CF862FC" w:rsidR="00B711B7" w:rsidRPr="00CB3AB5" w:rsidRDefault="00B711B7"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B711B7" w:rsidRDefault="00B711B7" w:rsidP="00FD79B6">
                      <w:pPr>
                        <w:jc w:val="center"/>
                        <w:rPr>
                          <w:color w:val="000000" w:themeColor="text1"/>
                          <w:sz w:val="20"/>
                          <w:szCs w:val="20"/>
                        </w:rPr>
                      </w:pPr>
                    </w:p>
                    <w:p w14:paraId="24DA7217" w14:textId="77777777" w:rsidR="00B711B7" w:rsidRPr="00CB3AB5" w:rsidRDefault="00B711B7"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B711B7" w:rsidRDefault="00B711B7"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B711B7" w:rsidRDefault="00B711B7" w:rsidP="00756A80">
                            <w:pPr>
                              <w:jc w:val="center"/>
                              <w:rPr>
                                <w:color w:val="000000" w:themeColor="text1"/>
                                <w:sz w:val="20"/>
                                <w:szCs w:val="20"/>
                              </w:rPr>
                            </w:pPr>
                          </w:p>
                          <w:p w14:paraId="0D4907B4" w14:textId="505DFDAA" w:rsidR="00B711B7" w:rsidRPr="00CB3AB5" w:rsidRDefault="00B711B7"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B711B7" w:rsidRDefault="00B711B7"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B711B7" w:rsidRDefault="00B711B7" w:rsidP="00756A80">
                      <w:pPr>
                        <w:jc w:val="center"/>
                        <w:rPr>
                          <w:color w:val="000000" w:themeColor="text1"/>
                          <w:sz w:val="20"/>
                          <w:szCs w:val="20"/>
                        </w:rPr>
                      </w:pPr>
                    </w:p>
                    <w:p w14:paraId="0D4907B4" w14:textId="505DFDAA" w:rsidR="00B711B7" w:rsidRPr="00CB3AB5" w:rsidRDefault="00B711B7"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B711B7" w:rsidRPr="00C247C3" w:rsidRDefault="00B711B7">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B711B7" w:rsidRPr="00C247C3" w:rsidRDefault="00B711B7">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B711B7" w:rsidRPr="00C247C3" w:rsidRDefault="00B711B7">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B711B7" w:rsidRPr="00C247C3" w:rsidRDefault="00B711B7">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B711B7" w:rsidRPr="00C247C3" w:rsidRDefault="00B711B7"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B711B7" w:rsidRPr="00C247C3" w:rsidRDefault="00B711B7"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B711B7" w:rsidRPr="00C247C3" w:rsidRDefault="00B711B7"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B711B7" w:rsidRPr="00C247C3" w:rsidRDefault="00B711B7"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B711B7" w:rsidRPr="00C247C3" w:rsidRDefault="00B711B7"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B711B7" w:rsidRPr="00C247C3" w:rsidRDefault="00B711B7"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B711B7" w:rsidRPr="00C247C3" w:rsidRDefault="00B711B7"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B711B7" w:rsidRPr="00C247C3" w:rsidRDefault="00B711B7"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B711B7" w:rsidRPr="00C247C3" w:rsidRDefault="00B711B7"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B711B7" w:rsidRPr="00C247C3" w:rsidRDefault="00B711B7"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B711B7" w:rsidRDefault="00B711B7"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B711B7" w:rsidRDefault="00B711B7" w:rsidP="00756A80">
                            <w:pPr>
                              <w:jc w:val="center"/>
                              <w:rPr>
                                <w:color w:val="000000" w:themeColor="text1"/>
                                <w:sz w:val="20"/>
                                <w:szCs w:val="20"/>
                              </w:rPr>
                            </w:pPr>
                          </w:p>
                          <w:p w14:paraId="224378FA" w14:textId="530450F0" w:rsidR="00B711B7" w:rsidRPr="004A72D2" w:rsidRDefault="00B711B7"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B711B7" w:rsidRDefault="00B711B7"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B711B7" w:rsidRDefault="00B711B7" w:rsidP="00756A80">
                      <w:pPr>
                        <w:jc w:val="center"/>
                        <w:rPr>
                          <w:color w:val="000000" w:themeColor="text1"/>
                          <w:sz w:val="20"/>
                          <w:szCs w:val="20"/>
                        </w:rPr>
                      </w:pPr>
                    </w:p>
                    <w:p w14:paraId="224378FA" w14:textId="530450F0" w:rsidR="00B711B7" w:rsidRPr="004A72D2" w:rsidRDefault="00B711B7"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B711B7" w:rsidRDefault="00B711B7"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B711B7" w:rsidRDefault="00B711B7" w:rsidP="00FD79B6">
                            <w:pPr>
                              <w:jc w:val="center"/>
                              <w:rPr>
                                <w:color w:val="000000" w:themeColor="text1"/>
                                <w:sz w:val="20"/>
                                <w:szCs w:val="20"/>
                              </w:rPr>
                            </w:pPr>
                          </w:p>
                          <w:p w14:paraId="017AA07B" w14:textId="6BF4DD9E" w:rsidR="00B711B7" w:rsidRPr="00F1339B" w:rsidRDefault="00B711B7"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B711B7" w:rsidRDefault="00B711B7"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B711B7" w:rsidRDefault="00B711B7" w:rsidP="00FD79B6">
                      <w:pPr>
                        <w:jc w:val="center"/>
                        <w:rPr>
                          <w:color w:val="000000" w:themeColor="text1"/>
                          <w:sz w:val="20"/>
                          <w:szCs w:val="20"/>
                        </w:rPr>
                      </w:pPr>
                    </w:p>
                    <w:p w14:paraId="017AA07B" w14:textId="6BF4DD9E" w:rsidR="00B711B7" w:rsidRPr="00F1339B" w:rsidRDefault="00B711B7"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B711B7" w:rsidRDefault="00B711B7"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B711B7" w:rsidRDefault="00B711B7" w:rsidP="00756A80">
                            <w:pPr>
                              <w:jc w:val="center"/>
                              <w:rPr>
                                <w:color w:val="000000" w:themeColor="text1"/>
                                <w:sz w:val="20"/>
                                <w:szCs w:val="20"/>
                              </w:rPr>
                            </w:pPr>
                          </w:p>
                          <w:p w14:paraId="41A7AAD2" w14:textId="7BF7EE5B" w:rsidR="00B711B7" w:rsidRPr="00F1339B" w:rsidRDefault="00B711B7"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B711B7" w:rsidRDefault="00B711B7"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B711B7" w:rsidRDefault="00B711B7" w:rsidP="00756A80">
                      <w:pPr>
                        <w:jc w:val="center"/>
                        <w:rPr>
                          <w:color w:val="000000" w:themeColor="text1"/>
                          <w:sz w:val="20"/>
                          <w:szCs w:val="20"/>
                        </w:rPr>
                      </w:pPr>
                    </w:p>
                    <w:p w14:paraId="41A7AAD2" w14:textId="7BF7EE5B" w:rsidR="00B711B7" w:rsidRPr="00F1339B" w:rsidRDefault="00B711B7"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B711B7" w:rsidRDefault="00B711B7"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B711B7" w:rsidRPr="00DE45AF" w:rsidRDefault="00B711B7" w:rsidP="00FD79B6">
                            <w:pPr>
                              <w:jc w:val="center"/>
                              <w:rPr>
                                <w:color w:val="000000" w:themeColor="text1"/>
                                <w:sz w:val="16"/>
                                <w:szCs w:val="16"/>
                              </w:rPr>
                            </w:pPr>
                          </w:p>
                          <w:p w14:paraId="20815F70" w14:textId="1A2AB12B" w:rsidR="00B711B7" w:rsidRPr="008C46AC" w:rsidRDefault="00B711B7"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B711B7" w:rsidRDefault="00B711B7"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B711B7" w:rsidRPr="00DE45AF" w:rsidRDefault="00B711B7" w:rsidP="00FD79B6">
                      <w:pPr>
                        <w:jc w:val="center"/>
                        <w:rPr>
                          <w:color w:val="000000" w:themeColor="text1"/>
                          <w:sz w:val="16"/>
                          <w:szCs w:val="16"/>
                        </w:rPr>
                      </w:pPr>
                    </w:p>
                    <w:p w14:paraId="20815F70" w14:textId="1A2AB12B" w:rsidR="00B711B7" w:rsidRPr="008C46AC" w:rsidRDefault="00B711B7"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B711B7" w:rsidRDefault="00B711B7">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B711B7" w:rsidRDefault="00B711B7">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B711B7" w:rsidRDefault="00B711B7"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B711B7" w:rsidRDefault="00B711B7"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B711B7" w:rsidRDefault="00B711B7"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B711B7" w:rsidRPr="004A72D2" w:rsidRDefault="00B711B7" w:rsidP="004A72D2">
                            <w:pPr>
                              <w:rPr>
                                <w:color w:val="000000" w:themeColor="text1"/>
                                <w:sz w:val="20"/>
                                <w:szCs w:val="20"/>
                              </w:rPr>
                            </w:pPr>
                          </w:p>
                          <w:p w14:paraId="1B31C226" w14:textId="13703DD8" w:rsidR="00B711B7" w:rsidRPr="004A72D2" w:rsidRDefault="00B711B7"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B711B7" w:rsidRDefault="00B711B7"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B711B7" w:rsidRPr="004A72D2" w:rsidRDefault="00B711B7" w:rsidP="004A72D2">
                      <w:pPr>
                        <w:rPr>
                          <w:color w:val="000000" w:themeColor="text1"/>
                          <w:sz w:val="20"/>
                          <w:szCs w:val="20"/>
                        </w:rPr>
                      </w:pPr>
                    </w:p>
                    <w:p w14:paraId="1B31C226" w14:textId="13703DD8" w:rsidR="00B711B7" w:rsidRPr="004A72D2" w:rsidRDefault="00B711B7"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B711B7" w:rsidRPr="00E81969" w:rsidRDefault="00B711B7"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B711B7" w:rsidRPr="004A72D2" w:rsidRDefault="00B711B7" w:rsidP="00472766">
                            <w:pPr>
                              <w:jc w:val="center"/>
                              <w:rPr>
                                <w:color w:val="000000" w:themeColor="text1"/>
                                <w:sz w:val="20"/>
                                <w:szCs w:val="20"/>
                              </w:rPr>
                            </w:pPr>
                          </w:p>
                          <w:p w14:paraId="008ECE37" w14:textId="0189B6AD" w:rsidR="00B711B7" w:rsidRPr="004A72D2" w:rsidRDefault="00B711B7"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B711B7" w:rsidRPr="00E81969" w:rsidRDefault="00B711B7"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B711B7" w:rsidRPr="004A72D2" w:rsidRDefault="00B711B7" w:rsidP="00472766">
                      <w:pPr>
                        <w:jc w:val="center"/>
                        <w:rPr>
                          <w:color w:val="000000" w:themeColor="text1"/>
                          <w:sz w:val="20"/>
                          <w:szCs w:val="20"/>
                        </w:rPr>
                      </w:pPr>
                    </w:p>
                    <w:p w14:paraId="008ECE37" w14:textId="0189B6AD" w:rsidR="00B711B7" w:rsidRPr="004A72D2" w:rsidRDefault="00B711B7"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etc, observed when people believe they have received a drug (the left arm of the above diagram) is </w:t>
      </w:r>
      <w:r w:rsidRPr="00C129FD">
        <w:rPr>
          <w:rFonts w:cs="Times New Roman"/>
          <w:i/>
        </w:rPr>
        <w:t>not</w:t>
      </w:r>
      <w:r w:rsidRPr="00C129FD">
        <w:rPr>
          <w:rFonts w:cs="Times New Roman"/>
        </w:rPr>
        <w:t xml:space="preserve"> after all a conditioned behavioural response to a conditioned </w:t>
      </w:r>
      <w:r w:rsidRPr="00C129FD">
        <w:rPr>
          <w:rFonts w:cs="Times New Roman"/>
          <w:i/>
        </w:rPr>
        <w:t xml:space="preserve">physiological </w:t>
      </w:r>
      <w:r w:rsidRPr="00C129FD">
        <w:rPr>
          <w:rFonts w:cs="Times New Roman"/>
        </w:rPr>
        <w:t xml:space="preserve">reaction (i.e. </w:t>
      </w:r>
      <w:proofErr w:type="gramStart"/>
      <w:r w:rsidRPr="00C129FD">
        <w:rPr>
          <w:rFonts w:cs="Times New Roman"/>
        </w:rPr>
        <w:t xml:space="preserve">the </w:t>
      </w:r>
      <w:r w:rsidR="00A148B5" w:rsidRPr="00C129FD">
        <w:rPr>
          <w:rFonts w:cs="Times New Roman"/>
        </w:rPr>
        <w:t xml:space="preserve"> </w:t>
      </w:r>
      <w:r w:rsidRPr="00C129FD">
        <w:rPr>
          <w:rFonts w:cs="Times New Roman"/>
        </w:rPr>
        <w:t>chain</w:t>
      </w:r>
      <w:proofErr w:type="gramEnd"/>
      <w:r w:rsidRPr="00C129FD">
        <w:rPr>
          <w:rFonts w:cs="Times New Roman"/>
        </w:rPr>
        <w:t xml:space="preserve"> S+: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xml:space="preserve">) but a conditioned behavioural response to a stimulus (which would be represented by the chain </w:t>
      </w:r>
      <w:r w:rsidR="002A180E" w:rsidRPr="00C129FD">
        <w:rPr>
          <w:rFonts w:cs="Times New Roman"/>
        </w:rPr>
        <w:t>S+:R+</w:t>
      </w:r>
      <w:r w:rsidR="002A180E" w:rsidRPr="00C129FD">
        <w:rPr>
          <w:rFonts w:cs="Times New Roman"/>
          <w:vertAlign w:val="subscript"/>
        </w:rPr>
        <w:t>d</w:t>
      </w:r>
      <w:r w:rsidR="00566C47" w:rsidRPr="00C129FD">
        <w:rPr>
          <w:rFonts w:cs="Times New Roman"/>
        </w:rPr>
        <w:t>)</w:t>
      </w:r>
      <w:r w:rsidR="002A180E" w:rsidRPr="00C129FD">
        <w:rPr>
          <w:rFonts w:cs="Times New Roman"/>
        </w:rPr>
        <w:t xml:space="preserve"> where the physiological S+</w:t>
      </w:r>
      <w:r w:rsidR="002A180E" w:rsidRPr="00C129FD">
        <w:rPr>
          <w:rFonts w:cs="Times New Roman"/>
          <w:vertAlign w:val="subscript"/>
        </w:rPr>
        <w:t xml:space="preserve">d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lastRenderedPageBreak/>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lachrymation, piloerection,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 xml:space="preserve">(eg. dilation of eyeballs) </w:t>
      </w:r>
      <w:r w:rsidRPr="00C129FD">
        <w:rPr>
          <w:rFonts w:cs="Times New Roman"/>
          <w:color w:val="FF0000"/>
        </w:rPr>
        <w:t>in a convincing manner?</w:t>
      </w:r>
      <w:r w:rsidR="00940FF9" w:rsidRPr="00C129FD">
        <w:rPr>
          <w:rFonts w:cs="Times New Roman"/>
          <w:color w:val="FF0000"/>
        </w:rPr>
        <w:t xml:space="preserve"> </w:t>
      </w:r>
      <w:proofErr w:type="gramStart"/>
      <w:r w:rsidR="00940FF9" w:rsidRPr="00C129FD">
        <w:rPr>
          <w:rFonts w:cs="Times New Roman"/>
          <w:color w:val="FF0000"/>
        </w:rPr>
        <w:t>i</w:t>
      </w:r>
      <w:proofErr w:type="gramEnd"/>
      <w:r w:rsidR="00940FF9" w:rsidRPr="00C129FD">
        <w:rPr>
          <w:rFonts w:cs="Times New Roman"/>
          <w:color w:val="FF0000"/>
        </w:rPr>
        <w:t>.e. behaviourial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37" w:name="_Toc321146347"/>
      <w:r w:rsidRPr="00C129FD">
        <w:lastRenderedPageBreak/>
        <w:t>Open/Hidden Designs</w:t>
      </w:r>
      <w:bookmarkEnd w:id="37"/>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lastRenderedPageBreak/>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w:t>
      </w:r>
      <w:proofErr w:type="gramStart"/>
      <w:r w:rsidRPr="00C129FD">
        <w:rPr>
          <w:rFonts w:cs="Times New Roman"/>
          <w:b/>
          <w:i/>
          <w:sz w:val="22"/>
          <w:szCs w:val="22"/>
        </w:rPr>
        <w:t>based</w:t>
      </w:r>
      <w:proofErr w:type="gramEnd"/>
      <w:r w:rsidRPr="00C129FD">
        <w:rPr>
          <w:rFonts w:cs="Times New Roman"/>
          <w:b/>
          <w:i/>
          <w:sz w:val="22"/>
          <w:szCs w:val="22"/>
        </w:rPr>
        <w:t xml:space="preserve"> on Benedetti, Carlino, &amp; Pollo,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21DF36E" w:rsidR="00252790" w:rsidRDefault="00C55E8B" w:rsidP="00C55E8B">
      <w:pPr>
        <w:pStyle w:val="Heading2"/>
      </w:pPr>
      <w:bookmarkStart w:id="38" w:name="_Toc321146348"/>
      <w:r>
        <w:lastRenderedPageBreak/>
        <w:t>The Central Questions</w:t>
      </w:r>
      <w:bookmarkEnd w:id="38"/>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39" w:name="_Toc321146349"/>
      <w:r>
        <w:t xml:space="preserve">Caffeine as </w:t>
      </w:r>
      <w:r w:rsidR="00D66331">
        <w:t>Model of Processes of Addiction</w:t>
      </w:r>
      <w:bookmarkEnd w:id="39"/>
    </w:p>
    <w:p w14:paraId="760C82B1" w14:textId="46EE89C8" w:rsidR="006A4FA9" w:rsidRDefault="00252790" w:rsidP="006A4FA9">
      <w:pPr>
        <w:pStyle w:val="Heading2"/>
        <w:rPr>
          <w:b w:val="0"/>
        </w:rPr>
      </w:pPr>
      <w:bookmarkStart w:id="40" w:name="_Toc321146350"/>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40"/>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7845C001" w:rsidR="00D66331" w:rsidRDefault="00D66331" w:rsidP="00D66331">
      <w:pPr>
        <w:pStyle w:val="Heading1"/>
      </w:pPr>
      <w:bookmarkStart w:id="41" w:name="_Toc321146351"/>
      <w:r>
        <w:t xml:space="preserve">Chapter </w:t>
      </w:r>
      <w:r w:rsidR="00BA407C">
        <w:t>3</w:t>
      </w:r>
      <w:bookmarkEnd w:id="41"/>
    </w:p>
    <w:p w14:paraId="2A8FD981" w14:textId="6B2639BA" w:rsidR="00D66331" w:rsidRPr="00D66331" w:rsidRDefault="00D66331" w:rsidP="00D66331">
      <w:pPr>
        <w:pStyle w:val="Heading2"/>
        <w:rPr>
          <w:rFonts w:cs="Times New Roman"/>
        </w:rPr>
      </w:pPr>
      <w:bookmarkStart w:id="42" w:name="_Toc321146352"/>
      <w:r w:rsidRPr="00D66331">
        <w:rPr>
          <w:rFonts w:cs="Times New Roman"/>
        </w:rPr>
        <w:t>Experiment 1</w:t>
      </w:r>
      <w:bookmarkEnd w:id="42"/>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43" w:name="_Toc321146353"/>
      <w:r>
        <w:t xml:space="preserve">Chapter </w:t>
      </w:r>
      <w:r w:rsidR="00BA407C">
        <w:t>4</w:t>
      </w:r>
      <w:bookmarkEnd w:id="43"/>
    </w:p>
    <w:p w14:paraId="5DF2A1BE" w14:textId="79170CF1" w:rsidR="00D66331" w:rsidRPr="00D66331" w:rsidRDefault="00D66331" w:rsidP="00D66331">
      <w:pPr>
        <w:pStyle w:val="Heading2"/>
      </w:pPr>
      <w:bookmarkStart w:id="44" w:name="_Toc321146354"/>
      <w:r>
        <w:t>Experiment 2</w:t>
      </w:r>
      <w:bookmarkEnd w:id="44"/>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45" w:name="_Toc321146355"/>
      <w:r>
        <w:t xml:space="preserve">Chapter </w:t>
      </w:r>
      <w:r w:rsidR="00BA407C">
        <w:t>5</w:t>
      </w:r>
      <w:bookmarkEnd w:id="45"/>
    </w:p>
    <w:p w14:paraId="6F6C068A" w14:textId="77777777" w:rsidR="008D7EF1" w:rsidRPr="008D7EF1" w:rsidRDefault="008D7EF1" w:rsidP="008D7EF1"/>
    <w:p w14:paraId="35A406AA" w14:textId="77777777" w:rsidR="002B77BD" w:rsidRPr="00C129FD" w:rsidRDefault="002B77BD" w:rsidP="00252790">
      <w:pPr>
        <w:pStyle w:val="Heading2"/>
      </w:pPr>
      <w:bookmarkStart w:id="46" w:name="_Toc321146356"/>
      <w:r w:rsidRPr="00C129FD">
        <w:t>Treatment of Addiction with Drug Replacement Regimens</w:t>
      </w:r>
      <w:bookmarkEnd w:id="46"/>
    </w:p>
    <w:p w14:paraId="5F0749B8" w14:textId="569053A9" w:rsidR="002B77BD" w:rsidRPr="00C129FD" w:rsidRDefault="002B77BD" w:rsidP="002B77BD">
      <w:pPr>
        <w:ind w:firstLine="720"/>
        <w:rPr>
          <w:rFonts w:cs="Times New Roman"/>
        </w:rPr>
      </w:pPr>
      <w:r w:rsidRPr="00C129FD">
        <w:rPr>
          <w:rFonts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lastRenderedPageBreak/>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minimis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w:t>
      </w:r>
      <w:proofErr w:type="gramStart"/>
      <w:r w:rsidR="00E46E91" w:rsidRPr="00C129FD">
        <w:rPr>
          <w:rFonts w:cs="Times New Roman"/>
        </w:rPr>
        <w:t>an expectancy</w:t>
      </w:r>
      <w:proofErr w:type="gramEnd"/>
      <w:r w:rsidR="00E46E91" w:rsidRPr="00C129FD">
        <w:rPr>
          <w:rFonts w:cs="Times New Roman"/>
        </w:rPr>
        <w:t xml:space="preserve">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r w:rsidR="009A7FCC" w:rsidRPr="00C129FD">
        <w:rPr>
          <w:rFonts w:cs="Times New Roman"/>
        </w:rPr>
        <w:t>colour/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47" w:name="_Toc321146357"/>
      <w:r w:rsidRPr="00C129FD">
        <w:lastRenderedPageBreak/>
        <w:t>Hypothese</w:t>
      </w:r>
      <w:r w:rsidR="008A4CCC" w:rsidRPr="00C129FD">
        <w:t>s</w:t>
      </w:r>
      <w:bookmarkEnd w:id="47"/>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48" w:name="_Toc321146358"/>
      <w:r>
        <w:t xml:space="preserve">Experiment 3: </w:t>
      </w:r>
      <w:r w:rsidR="008A4CCC" w:rsidRPr="00C129FD">
        <w:t>Proposed Drug Reduction Intervention</w:t>
      </w:r>
      <w:bookmarkEnd w:id="48"/>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Ss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w:t>
      </w:r>
      <w:r w:rsidR="007A5697" w:rsidRPr="00C129FD">
        <w:rPr>
          <w:rFonts w:cs="Times New Roman"/>
        </w:rPr>
        <w:lastRenderedPageBreak/>
        <w:t xml:space="preserve">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r w:rsidRPr="00C129FD">
        <w:rPr>
          <w:rFonts w:cs="Times New Roman"/>
        </w:rPr>
        <w:t xml:space="preserve">Ss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r w:rsidRPr="00C129FD">
        <w:rPr>
          <w:rFonts w:cs="Times New Roman"/>
        </w:rPr>
        <w:t>Ss dose will be reduced at the beginning of each titration period and Ss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r w:rsidR="006D6D94" w:rsidRPr="00C129FD">
        <w:rPr>
          <w:rFonts w:cs="Times New Roman"/>
        </w:rPr>
        <w:t>Ss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r w:rsidRPr="00C129FD">
        <w:rPr>
          <w:rFonts w:cs="Times New Roman"/>
        </w:rPr>
        <w:t>Ss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xml:space="preserve">. The goal of this experiment is to model a possible real-world </w:t>
      </w:r>
      <w:r w:rsidRPr="00C129FD">
        <w:rPr>
          <w:rFonts w:cs="Times New Roman"/>
        </w:rPr>
        <w:lastRenderedPageBreak/>
        <w:t>intervention that could minimis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 xml:space="preserve">that their dose </w:t>
      </w:r>
      <w:proofErr w:type="gramStart"/>
      <w:r w:rsidRPr="00C129FD">
        <w:rPr>
          <w:rFonts w:cs="Times New Roman"/>
        </w:rPr>
        <w:t>is</w:t>
      </w:r>
      <w:proofErr w:type="gramEnd"/>
      <w:r w:rsidRPr="00C129FD">
        <w:rPr>
          <w:rFonts w:cs="Times New Roman"/>
        </w:rPr>
        <w:t xml:space="preserve">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Shiffman, Ferguson, Gwaltney, Balabanis, &amp; Shadel,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w:t>
      </w:r>
      <w:r w:rsidRPr="00C129FD">
        <w:rPr>
          <w:rFonts w:cs="Times New Roman"/>
        </w:rPr>
        <w:lastRenderedPageBreak/>
        <w:t xml:space="preserve">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r w:rsidRPr="00C129FD">
        <w:rPr>
          <w:rFonts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cs="Times New Roman"/>
        </w:rPr>
        <w:t xml:space="preserve"> </w:t>
      </w:r>
      <w:r w:rsidR="008F1DB0" w:rsidRPr="00C129FD">
        <w:rPr>
          <w:rFonts w:cs="Times New Roman"/>
        </w:rPr>
        <w:t>Balanced placebo designs are more powerful than placebo-</w:t>
      </w:r>
      <w:r w:rsidR="008F1DB0" w:rsidRPr="00C129FD">
        <w:rPr>
          <w:rFonts w:cs="Times New Roman"/>
        </w:rPr>
        <w:lastRenderedPageBreak/>
        <w:t xml:space="preserve">controlled designs as they allow the separation of expectancy effects from effects due to active treatment effects. </w:t>
      </w:r>
      <w:r w:rsidR="00C67A86" w:rsidRPr="00C129FD">
        <w:rPr>
          <w:rFonts w:cs="Times New Roman"/>
        </w:rPr>
        <w:t xml:space="preserve">Dar, Stronguin and Etter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Fortmann,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Marlatt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lastRenderedPageBreak/>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Shiffman &amp; Jarvik,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xml:space="preserve">, b) whether they </w:t>
      </w:r>
      <w:r w:rsidR="00F37AC9" w:rsidRPr="00C129FD">
        <w:rPr>
          <w:rFonts w:cs="Times New Roman"/>
        </w:rPr>
        <w:lastRenderedPageBreak/>
        <w:t>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 xml:space="preserve">fast-acting withdrawal-reduction effect </w:t>
      </w:r>
      <w:proofErr w:type="gramStart"/>
      <w:r w:rsidR="00F37AC9" w:rsidRPr="00C129FD">
        <w:rPr>
          <w:rFonts w:cs="Times New Roman"/>
        </w:rPr>
        <w:t>will</w:t>
      </w:r>
      <w:proofErr w:type="gramEnd"/>
      <w:r w:rsidR="00F37AC9" w:rsidRPr="00C129FD">
        <w:rPr>
          <w:rFonts w:cs="Times New Roman"/>
        </w:rPr>
        <w:t xml:space="preserve">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also hypothesis</w:t>
      </w:r>
      <w:r w:rsidRPr="00C129FD">
        <w:rPr>
          <w:rFonts w:cs="Times New Roman"/>
        </w:rPr>
        <w:t xml:space="preserve">ed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w:t>
      </w:r>
      <w:r w:rsidR="00931A68" w:rsidRPr="00C129FD">
        <w:rPr>
          <w:rFonts w:cs="Times New Roman"/>
        </w:rPr>
        <w:lastRenderedPageBreak/>
        <w:t>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w:t>
      </w:r>
      <w:r w:rsidR="00386B78" w:rsidRPr="00C129FD">
        <w:rPr>
          <w:rFonts w:cs="Times New Roman"/>
        </w:rPr>
        <w:lastRenderedPageBreak/>
        <w:t>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 xml:space="preserve">Experiment </w:t>
      </w:r>
      <w:proofErr w:type="gramStart"/>
      <w:r w:rsidRPr="00C129FD">
        <w:rPr>
          <w:rFonts w:cs="Times New Roman"/>
          <w:b/>
        </w:rPr>
        <w:t>2</w:t>
      </w:r>
      <w:r w:rsidR="00515207" w:rsidRPr="00C129FD">
        <w:rPr>
          <w:rFonts w:cs="Times New Roman"/>
          <w:b/>
        </w:rPr>
        <w:t xml:space="preserve"> :</w:t>
      </w:r>
      <w:proofErr w:type="gramEnd"/>
      <w:r w:rsidR="00515207" w:rsidRPr="00C129FD">
        <w:rPr>
          <w:rFonts w:cs="Times New Roman"/>
          <w:b/>
        </w:rPr>
        <w:t xml:space="preserve">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in minimising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w:t>
      </w:r>
      <w:r w:rsidR="00C3252B" w:rsidRPr="00C129FD">
        <w:rPr>
          <w:rFonts w:cs="Times New Roman"/>
        </w:rPr>
        <w:lastRenderedPageBreak/>
        <w:t>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Shiffman &amp; Jarvik,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Patches of different strength, including 0-mg placebo patches, will be the same size, shape and colour,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xml:space="preserve">: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w:t>
      </w:r>
      <w:r w:rsidRPr="00C129FD">
        <w:rPr>
          <w:rFonts w:cs="Times New Roman"/>
        </w:rPr>
        <w:lastRenderedPageBreak/>
        <w:t>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Ss dose will be reduced at the beginning of each titration period and Ss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r w:rsidRPr="00C129FD">
        <w:rPr>
          <w:rFonts w:cs="Times New Roman"/>
        </w:rPr>
        <w:t>Ss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r w:rsidRPr="00C129FD">
        <w:rPr>
          <w:rFonts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r w:rsidRPr="00C129FD">
        <w:rPr>
          <w:rFonts w:cs="Times New Roman"/>
          <w:b/>
        </w:rPr>
        <w:t xml:space="preserve">Randomised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r w:rsidR="00F27223" w:rsidRPr="00C129FD">
        <w:rPr>
          <w:rFonts w:cs="Times New Roman"/>
        </w:rPr>
        <w:t>pharmacodynamic</w:t>
      </w:r>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realis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proofErr w:type="gramStart"/>
      <w:r w:rsidRPr="00C129FD">
        <w:rPr>
          <w:rFonts w:cs="Times New Roman"/>
        </w:rPr>
        <w:t>Stimulus generation and chaining.</w:t>
      </w:r>
      <w:proofErr w:type="gramEnd"/>
      <w:r w:rsidRPr="00C129FD">
        <w:rPr>
          <w:rFonts w:cs="Times New Roman"/>
        </w:rPr>
        <w:t xml:space="preserve"> Tolerance feels similar to withdrawal. Therefore conditioned tolerance response is interpreted as withdrawal, causes anxiety, which is </w:t>
      </w:r>
      <w:proofErr w:type="gramStart"/>
      <w:r w:rsidRPr="00C129FD">
        <w:rPr>
          <w:rFonts w:cs="Times New Roman"/>
        </w:rPr>
        <w:t>itself</w:t>
      </w:r>
      <w:proofErr w:type="gramEnd"/>
      <w:r w:rsidRPr="00C129FD">
        <w:rPr>
          <w:rFonts w:cs="Times New Roman"/>
        </w:rPr>
        <w:t xml:space="preserve">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w:t>
      </w:r>
      <w:proofErr w:type="gramStart"/>
      <w:r w:rsidRPr="00C129FD">
        <w:rPr>
          <w:rFonts w:cs="Times New Roman"/>
        </w:rPr>
        <w:t>causally</w:t>
      </w:r>
      <w:proofErr w:type="gramEnd"/>
      <w:r w:rsidRPr="00C129FD">
        <w:rPr>
          <w:rFonts w:cs="Times New Roman"/>
        </w:rPr>
        <w:t xml:space="preserve">-ambiguous physical symptoms interpreted/generalized as withdrawals which then chain to response expectancies (culminating in avoidance/relapse response). 2) </w:t>
      </w:r>
      <w:proofErr w:type="gramStart"/>
      <w:r w:rsidRPr="00C129FD">
        <w:rPr>
          <w:rFonts w:cs="Times New Roman"/>
        </w:rPr>
        <w:t>causally</w:t>
      </w:r>
      <w:proofErr w:type="gramEnd"/>
      <w:r w:rsidRPr="00C129FD">
        <w:rPr>
          <w:rFonts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49" w:name="_Toc321146359"/>
      <w:r>
        <w:t>Discussion</w:t>
      </w:r>
      <w:bookmarkEnd w:id="49"/>
    </w:p>
    <w:p w14:paraId="0014168A" w14:textId="77777777" w:rsidR="002725C5" w:rsidRDefault="002725C5" w:rsidP="00F739F3"/>
    <w:p w14:paraId="1DB16A2D" w14:textId="77777777" w:rsidR="002725C5" w:rsidRDefault="002725C5" w:rsidP="00F739F3"/>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50" w:name="_Toc321146360"/>
      <w:r>
        <w:t>References</w:t>
      </w:r>
      <w:bookmarkEnd w:id="50"/>
    </w:p>
    <w:p w14:paraId="3F4B1DE4" w14:textId="7417D75E" w:rsidR="00F64AEA" w:rsidRDefault="00F64AEA" w:rsidP="00090AA1">
      <w:pPr>
        <w:widowControl w:val="0"/>
        <w:autoSpaceDE w:val="0"/>
        <w:autoSpaceDN w:val="0"/>
        <w:adjustRightInd w:val="0"/>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proofErr w:type="gramStart"/>
      <w:r>
        <w:rPr>
          <w:rFonts w:cs="Times"/>
        </w:rPr>
        <w:t>Ader, R., Cohen, N., &amp; Bovbjerg, D. (1982).</w:t>
      </w:r>
      <w:proofErr w:type="gramEnd"/>
      <w:r>
        <w:rPr>
          <w:rFonts w:cs="Times"/>
        </w:rPr>
        <w:t xml:space="preserve"> </w:t>
      </w:r>
      <w:proofErr w:type="gramStart"/>
      <w:r>
        <w:rPr>
          <w:rFonts w:cs="Times"/>
        </w:rPr>
        <w:t>Conditioned suppression of humoral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ind w:left="567" w:hanging="567"/>
        <w:rPr>
          <w:rFonts w:cs="Times"/>
        </w:rPr>
      </w:pPr>
      <w:r w:rsidRPr="00C736CE">
        <w:rPr>
          <w:rFonts w:cs="Times"/>
        </w:rPr>
        <w:t xml:space="preserve">Annis, H. M., &amp; Davis, C. S. (1988). </w:t>
      </w:r>
      <w:proofErr w:type="gramStart"/>
      <w:r w:rsidRPr="00C736CE">
        <w:rPr>
          <w:rFonts w:cs="Times"/>
        </w:rPr>
        <w:t>Assessment of expectancies.</w:t>
      </w:r>
      <w:proofErr w:type="gramEnd"/>
      <w:r w:rsidRPr="00C736CE">
        <w:rPr>
          <w:rFonts w:cs="Times"/>
        </w:rPr>
        <w:t xml:space="preserve">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Benedetti, F., Amanzio, M., Baldi, S., Casadio, C.,</w:t>
      </w:r>
      <w:r>
        <w:rPr>
          <w:rFonts w:cs="Times"/>
        </w:rPr>
        <w:t xml:space="preserve"> Cavallo,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ind w:left="567" w:hanging="567"/>
        <w:rPr>
          <w:rFonts w:cs="Times"/>
        </w:rPr>
      </w:pPr>
      <w:proofErr w:type="gramStart"/>
      <w:r>
        <w:rPr>
          <w:rFonts w:cs="Times"/>
        </w:rPr>
        <w:t>Benedetti, F., Carlino, E., &amp; Pollo,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Benedetti, F., Maggi, G., Lopiano, L., Lanotte, M., Rainero…</w:t>
      </w:r>
      <w:proofErr w:type="gramStart"/>
      <w:r>
        <w:rPr>
          <w:rFonts w:cs="Times"/>
        </w:rPr>
        <w:t>.Pollo</w:t>
      </w:r>
      <w:proofErr w:type="gramEnd"/>
      <w:r>
        <w:rPr>
          <w:rFonts w:cs="Times"/>
        </w:rPr>
        <w:t xml:space="preserve">, A. (2003). Open vs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ind w:left="567" w:hanging="567"/>
        <w:rPr>
          <w:rFonts w:cs="Times"/>
        </w:rPr>
      </w:pPr>
      <w:proofErr w:type="gramStart"/>
      <w:r w:rsidRPr="00EA36D2">
        <w:rPr>
          <w:rFonts w:cs="Times"/>
        </w:rPr>
        <w:t>Benfari, R. C., &amp; Eaker,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ind w:left="567" w:hanging="567"/>
        <w:rPr>
          <w:rFonts w:cs="Times"/>
        </w:rPr>
      </w:pPr>
      <w:r>
        <w:rPr>
          <w:rFonts w:cs="Times"/>
        </w:rPr>
        <w:t xml:space="preserve">Bolles,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ind w:left="567" w:right="-383" w:hanging="567"/>
      </w:pPr>
      <w:r>
        <w:t xml:space="preserve">Colagiuri, B., McGuinness, K., Boakes, R.A., &amp; Butow,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ind w:left="567" w:hanging="567"/>
        <w:rPr>
          <w:rFonts w:cs="Times"/>
        </w:rPr>
      </w:pPr>
      <w:proofErr w:type="gramStart"/>
      <w:r>
        <w:rPr>
          <w:rFonts w:cs="Times"/>
        </w:rPr>
        <w:t>Dar, R., Stronguin, F., &amp; Etter, J. (2005).</w:t>
      </w:r>
      <w:proofErr w:type="gramEnd"/>
      <w:r>
        <w:rPr>
          <w:rFonts w:cs="Times"/>
        </w:rPr>
        <w:t xml:space="preserve"> Assigned versus placebo effects in nicotine replacement therapy for smoking reduction in swiss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Groen,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ind w:left="567" w:hanging="567"/>
        <w:rPr>
          <w:rFonts w:cs="Times"/>
        </w:rPr>
      </w:pPr>
      <w:proofErr w:type="gramStart"/>
      <w:r>
        <w:rPr>
          <w:rFonts w:cs="Times"/>
        </w:rPr>
        <w:t>Elal-Lawrence, G., Slade, P.D., &amp; Dewey, M.</w:t>
      </w:r>
      <w:r w:rsidRPr="009439BD">
        <w:rPr>
          <w:rFonts w:cs="Times"/>
        </w:rPr>
        <w:t>E. (1987).</w:t>
      </w:r>
      <w:proofErr w:type="gramEnd"/>
      <w:r w:rsidRPr="009439BD">
        <w:rPr>
          <w:rFonts w:cs="Times"/>
        </w:rPr>
        <w:t xml:space="preserve"> </w:t>
      </w:r>
      <w:proofErr w:type="gramStart"/>
      <w:r w:rsidRPr="009439BD">
        <w:rPr>
          <w:rFonts w:cs="Times"/>
        </w:rPr>
        <w:t>Treatment and follow-up variables discriminating abstainers, controlled drinkers and relapsers.</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Carscadden, J. L., &amp; Vogel-Sprott,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ind w:left="567" w:hanging="567"/>
        <w:rPr>
          <w:rFonts w:cs="Times"/>
        </w:rPr>
      </w:pPr>
      <w:proofErr w:type="gramStart"/>
      <w:r>
        <w:rPr>
          <w:rFonts w:cs="Times"/>
        </w:rPr>
        <w:t>Fillmore, M., &amp; Vogel-Sprot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ind w:left="567" w:hanging="567"/>
        <w:rPr>
          <w:rFonts w:cs="Times"/>
        </w:rPr>
      </w:pPr>
      <w:proofErr w:type="gramStart"/>
      <w:r w:rsidRPr="00F46D47">
        <w:rPr>
          <w:rFonts w:cs="Times"/>
        </w:rPr>
        <w:t>Flaten,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ind w:left="567" w:hanging="567"/>
        <w:rPr>
          <w:rFonts w:cs="Times"/>
        </w:rPr>
      </w:pPr>
      <w:proofErr w:type="gramStart"/>
      <w:r>
        <w:rPr>
          <w:rFonts w:cs="Times"/>
        </w:rPr>
        <w:t>Hr</w:t>
      </w:r>
      <w:r>
        <w:rPr>
          <w:rFonts w:ascii="Cambria" w:hAnsi="Cambria" w:cs="Times"/>
        </w:rPr>
        <w:t>ó</w:t>
      </w:r>
      <w:r w:rsidRPr="005A0253">
        <w:rPr>
          <w:rFonts w:cs="Times"/>
        </w:rPr>
        <w:t>bjartsson, A., &amp; Gøtzsche,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ind w:left="567" w:hanging="567"/>
        <w:rPr>
          <w:rFonts w:cs="Times"/>
        </w:rPr>
      </w:pPr>
      <w:r>
        <w:rPr>
          <w:rFonts w:cs="Times"/>
        </w:rPr>
        <w:t xml:space="preserve">Juliano,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ind w:left="567" w:hanging="567"/>
        <w:rPr>
          <w:rFonts w:cs="Times"/>
        </w:rPr>
      </w:pPr>
      <w:proofErr w:type="gramStart"/>
      <w:r>
        <w:rPr>
          <w:rFonts w:cs="Times"/>
        </w:rPr>
        <w:t>Kenny, P.J., Chen, S.A., Kitamura, O., Markou, A., &amp; Koob,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deWit, H. (1998). </w:t>
      </w:r>
      <w:proofErr w:type="gramStart"/>
      <w:r w:rsidRPr="00C43E35">
        <w:rPr>
          <w:rFonts w:cs="Times"/>
        </w:rPr>
        <w:t>Effects of expectancies on subjective responses to oral delta-9 tetrahydrocannabinol.</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proofErr w:type="gramStart"/>
      <w:r>
        <w:rPr>
          <w:rFonts w:cs="Times"/>
        </w:rPr>
        <w:t>Kirsch, I., &amp; Weixel, L.J. (1988).</w:t>
      </w:r>
      <w:proofErr w:type="gramEnd"/>
      <w:r>
        <w:rPr>
          <w:rFonts w:cs="Times"/>
        </w:rPr>
        <w:t xml:space="preserve"> Double-blind vs deceptive administration of a placebo. </w:t>
      </w:r>
      <w:proofErr w:type="gramStart"/>
      <w:r>
        <w:rPr>
          <w:rFonts w:cs="Times"/>
          <w:i/>
        </w:rPr>
        <w:t xml:space="preserve">Behavioural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r>
        <w:rPr>
          <w:rFonts w:cs="Times"/>
        </w:rPr>
        <w:t xml:space="preserve">Luparello, T.J., Lyons, H.A., Bleecker,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Houwer, J., &amp; Lovibond, P.F. (2009). </w:t>
      </w:r>
      <w:proofErr w:type="gramStart"/>
      <w:r w:rsidR="00352D05">
        <w:rPr>
          <w:rFonts w:cs="Times"/>
        </w:rPr>
        <w:t>The propositional nature of human associative learning.</w:t>
      </w:r>
      <w:proofErr w:type="gramEnd"/>
      <w:r w:rsidR="00352D05">
        <w:rPr>
          <w:rFonts w:cs="Times"/>
        </w:rPr>
        <w:t xml:space="preserve">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r w:rsidRPr="00712B95">
        <w:rPr>
          <w:rFonts w:cs="Times"/>
        </w:rPr>
        <w:t xml:space="preserve">Mothersill,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r>
        <w:rPr>
          <w:rFonts w:cs="Times"/>
          <w:color w:val="101010"/>
        </w:rPr>
        <w:t>Pollo, A., Torro, E., Lopiano, L., Rizzone, M., Lanotte, M., Cavanna, A…</w:t>
      </w:r>
      <w:proofErr w:type="gramStart"/>
      <w:r>
        <w:rPr>
          <w:rFonts w:cs="Times"/>
          <w:color w:val="101010"/>
        </w:rPr>
        <w:t>.Benedetti</w:t>
      </w:r>
      <w:proofErr w:type="gramEnd"/>
      <w:r>
        <w:rPr>
          <w:rFonts w:cs="Times"/>
          <w:color w:val="101010"/>
        </w:rPr>
        <w:t xml:space="preserve">,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r>
        <w:rPr>
          <w:rFonts w:cs="Times"/>
          <w:color w:val="101010"/>
        </w:rPr>
        <w:t xml:space="preserve">Rescorla, R.A. (1987). </w:t>
      </w:r>
      <w:proofErr w:type="gramStart"/>
      <w:r>
        <w:rPr>
          <w:rFonts w:cs="Times"/>
          <w:color w:val="101010"/>
        </w:rPr>
        <w:t>A Pavlovian analysis of goal-directed behaviour.</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ind w:left="567" w:hanging="567"/>
        <w:rPr>
          <w:rFonts w:cs="Times"/>
          <w:color w:val="101010"/>
        </w:rPr>
      </w:pPr>
      <w:r>
        <w:rPr>
          <w:rFonts w:cs="Times"/>
          <w:color w:val="101010"/>
        </w:rPr>
        <w:t xml:space="preserve">Rescorla, R.A. (1988). Pavlovian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Sensitization and tolerance in Psychostimulant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proofErr w:type="gramStart"/>
      <w:r>
        <w:rPr>
          <w:rFonts w:eastAsia="Times New Roman" w:cs="Times New Roman"/>
          <w:lang w:val="en-AU"/>
        </w:rPr>
        <w:t>Sdao-Jarvie, K., &amp; Vogel-Sprot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r w:rsidRPr="00614125">
        <w:rPr>
          <w:rFonts w:cs="Times"/>
          <w:color w:val="101010"/>
        </w:rPr>
        <w:t>Shiffman, S., Engberg, J., Paty, J.A., Perz, W., Gnys, M., Kassel, J.D</w:t>
      </w:r>
      <w:proofErr w:type="gramStart"/>
      <w:r w:rsidRPr="00614125">
        <w:rPr>
          <w:rFonts w:cs="Times"/>
          <w:color w:val="101010"/>
        </w:rPr>
        <w:t>.,</w:t>
      </w:r>
      <w:r>
        <w:rPr>
          <w:rFonts w:cs="Times"/>
        </w:rPr>
        <w:t>…</w:t>
      </w:r>
      <w:r w:rsidRPr="00614125">
        <w:rPr>
          <w:rFonts w:cs="Times"/>
          <w:color w:val="101010"/>
        </w:rPr>
        <w:t>Hickcox</w:t>
      </w:r>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proofErr w:type="gramStart"/>
      <w:r>
        <w:rPr>
          <w:rFonts w:cs="Times"/>
          <w:color w:val="101010"/>
        </w:rPr>
        <w:t>Shiffman, S., Ferguson, S.G., Gwaltney, C.J., Balabanis, M.H., &amp; Shadel,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ind w:left="567" w:hanging="567"/>
        <w:rPr>
          <w:rFonts w:eastAsia="Times New Roman" w:cs="Times New Roman"/>
          <w:lang w:val="en-AU"/>
        </w:rPr>
      </w:pPr>
      <w:proofErr w:type="gramStart"/>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proofErr w:type="gramStart"/>
      <w:r>
        <w:rPr>
          <w:rFonts w:cs="Times"/>
          <w:color w:val="101010"/>
        </w:rPr>
        <w:t xml:space="preserve">Siegel, </w:t>
      </w:r>
      <w:r w:rsidR="009C2407">
        <w:rPr>
          <w:rFonts w:cs="Times"/>
          <w:color w:val="101010"/>
        </w:rPr>
        <w:t>S., Baptista, M.A.R., Kim, J.A., McDonald, R.V., &amp; Weise-Kelly, L. (2000).</w:t>
      </w:r>
      <w:proofErr w:type="gramEnd"/>
      <w:r w:rsidR="009C2407">
        <w:rPr>
          <w:rFonts w:cs="Times"/>
          <w:color w:val="101010"/>
        </w:rPr>
        <w:t xml:space="preserve"> Pavlovian Psychopharmacology, The associative basis of tolerance. </w:t>
      </w:r>
      <w:proofErr w:type="gramStart"/>
      <w:r w:rsidR="009C2407">
        <w:rPr>
          <w:rFonts w:cs="Times"/>
          <w:i/>
          <w:color w:val="101010"/>
        </w:rPr>
        <w:t xml:space="preserve">Experimental and Clinical Psychopharmocology,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Corbit,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Gustavsson, G., Saw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ind w:left="567" w:hanging="567"/>
        <w:rPr>
          <w:rFonts w:cs="Times"/>
          <w:color w:val="101010"/>
        </w:rPr>
      </w:pPr>
      <w:proofErr w:type="gramStart"/>
      <w:r>
        <w:rPr>
          <w:rFonts w:cs="Times"/>
          <w:color w:val="101010"/>
        </w:rPr>
        <w:t>Stewart-Williams, S., &amp; Podd,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ind w:left="567" w:hanging="567"/>
      </w:pPr>
      <w:r>
        <w:t xml:space="preserve">West, R.J., Hajek,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6EAAF77D" w14:textId="77777777" w:rsidR="00B711B7" w:rsidRPr="00B711B7" w:rsidRDefault="00AB3E60" w:rsidP="00B711B7">
      <w:pPr>
        <w:pStyle w:val="EndNoteBibliography"/>
        <w:ind w:left="720" w:hanging="720"/>
        <w:rPr>
          <w:noProof/>
        </w:rPr>
      </w:pPr>
      <w:r>
        <w:rPr>
          <w:i/>
        </w:rPr>
        <w:fldChar w:fldCharType="begin"/>
      </w:r>
      <w:r>
        <w:rPr>
          <w:i/>
        </w:rPr>
        <w:instrText xml:space="preserve"> ADDIN EN.REFLIST </w:instrText>
      </w:r>
      <w:r>
        <w:rPr>
          <w:i/>
        </w:rPr>
        <w:fldChar w:fldCharType="separate"/>
      </w:r>
      <w:r w:rsidR="00B711B7" w:rsidRPr="00B711B7">
        <w:rPr>
          <w:noProof/>
        </w:rPr>
        <w:t xml:space="preserve">Ahmed, S., Mayo, N. E., Wood-Dauphinee, S., Hanley, J. A., &amp; Cohen, S. R. (2004). Response shift influenced estimates of change in health-related quality of life poststroke. </w:t>
      </w:r>
      <w:r w:rsidR="00B711B7" w:rsidRPr="00B711B7">
        <w:rPr>
          <w:i/>
          <w:noProof/>
        </w:rPr>
        <w:t>Journal of clinical epidemiology, 57</w:t>
      </w:r>
      <w:r w:rsidR="00B711B7" w:rsidRPr="00B711B7">
        <w:rPr>
          <w:noProof/>
        </w:rPr>
        <w:t xml:space="preserve">(6), 561-570. </w:t>
      </w:r>
    </w:p>
    <w:p w14:paraId="17FC33D7" w14:textId="515E12F1" w:rsidR="00B711B7" w:rsidRPr="00B711B7" w:rsidRDefault="00B711B7" w:rsidP="00B711B7">
      <w:pPr>
        <w:pStyle w:val="EndNoteBibliography"/>
        <w:ind w:left="720" w:hanging="720"/>
        <w:rPr>
          <w:noProof/>
        </w:rPr>
      </w:pPr>
      <w:r w:rsidRPr="00B711B7">
        <w:rPr>
          <w:noProof/>
        </w:rPr>
        <w:t xml:space="preserve">Amanzio, M., &amp; Benedetti, F. (1999). Neuropharmacological dissection of placebo analgesia: expectation-activated opioid systems versus conditioning-activated specific subsystems. </w:t>
      </w:r>
      <w:r w:rsidRPr="00B711B7">
        <w:rPr>
          <w:i/>
          <w:noProof/>
        </w:rPr>
        <w:t>The Journal of Neuroscience, 19</w:t>
      </w:r>
      <w:r w:rsidRPr="00B711B7">
        <w:rPr>
          <w:noProof/>
        </w:rPr>
        <w:t xml:space="preserve">(1), 484-494.  Retrieved from </w:t>
      </w:r>
      <w:hyperlink r:id="rId15" w:history="1">
        <w:r w:rsidRPr="00B711B7">
          <w:rPr>
            <w:rStyle w:val="Hyperlink"/>
            <w:rFonts w:ascii="Times New Roman" w:hAnsi="Times New Roman"/>
            <w:noProof/>
          </w:rPr>
          <w:t>http://www.jneurosci.org/content/19/1/484.full.pdf</w:t>
        </w:r>
      </w:hyperlink>
    </w:p>
    <w:p w14:paraId="3A745F1E" w14:textId="77777777" w:rsidR="00B711B7" w:rsidRPr="00B711B7" w:rsidRDefault="00B711B7" w:rsidP="00B711B7">
      <w:pPr>
        <w:pStyle w:val="EndNoteBibliography"/>
        <w:ind w:left="720" w:hanging="720"/>
        <w:rPr>
          <w:noProof/>
        </w:rPr>
      </w:pPr>
      <w:r w:rsidRPr="00B711B7">
        <w:rPr>
          <w:noProof/>
        </w:rPr>
        <w:t xml:space="preserve">Amanzio, M., Pollo, A., Maggi, G., &amp; Benedetti, F. (2001). Response variability to analgesics: a role for non-specific activation of endogenous opioids. </w:t>
      </w:r>
      <w:r w:rsidRPr="00B711B7">
        <w:rPr>
          <w:i/>
          <w:noProof/>
        </w:rPr>
        <w:t>PAIN, 90</w:t>
      </w:r>
      <w:r w:rsidRPr="00B711B7">
        <w:rPr>
          <w:noProof/>
        </w:rPr>
        <w:t>(3), 205-215. doi:10.1016/S0304-3959(00)00486-3</w:t>
      </w:r>
    </w:p>
    <w:p w14:paraId="02E553F2" w14:textId="77777777" w:rsidR="00B711B7" w:rsidRPr="00B711B7" w:rsidRDefault="00B711B7" w:rsidP="00B711B7">
      <w:pPr>
        <w:pStyle w:val="EndNoteBibliography"/>
        <w:ind w:left="720" w:hanging="720"/>
        <w:rPr>
          <w:noProof/>
        </w:rPr>
      </w:pPr>
      <w:r w:rsidRPr="00B711B7">
        <w:rPr>
          <w:noProof/>
        </w:rPr>
        <w:t xml:space="preserve">Amin, N., Foa, E. B., &amp; Coles, M. E. (1998). Negative interpretation bias in social phobia. </w:t>
      </w:r>
      <w:r w:rsidRPr="00B711B7">
        <w:rPr>
          <w:i/>
          <w:noProof/>
        </w:rPr>
        <w:t>Behaviour Research and Therapy, 36</w:t>
      </w:r>
      <w:r w:rsidRPr="00B711B7">
        <w:rPr>
          <w:noProof/>
        </w:rPr>
        <w:t>(10), 945-957. doi:10.1016/S0005-7967(98)00060-6</w:t>
      </w:r>
    </w:p>
    <w:p w14:paraId="43EA1CB9" w14:textId="77777777" w:rsidR="00B711B7" w:rsidRPr="00B711B7" w:rsidRDefault="00B711B7" w:rsidP="00B711B7">
      <w:pPr>
        <w:pStyle w:val="EndNoteBibliography"/>
        <w:ind w:left="720" w:hanging="720"/>
        <w:rPr>
          <w:noProof/>
        </w:rPr>
      </w:pPr>
      <w:r w:rsidRPr="00B711B7">
        <w:rPr>
          <w:noProof/>
        </w:rPr>
        <w:t xml:space="preserve">Asch, S. E. (1946). Forming impressions of personality. </w:t>
      </w:r>
      <w:r w:rsidRPr="00B711B7">
        <w:rPr>
          <w:i/>
          <w:noProof/>
        </w:rPr>
        <w:t>The Journal of Abnormal and Social Psychology, 41</w:t>
      </w:r>
      <w:r w:rsidRPr="00B711B7">
        <w:rPr>
          <w:noProof/>
        </w:rPr>
        <w:t xml:space="preserve">(3), 258. </w:t>
      </w:r>
    </w:p>
    <w:p w14:paraId="6E21C530" w14:textId="77777777" w:rsidR="00B711B7" w:rsidRPr="00B711B7" w:rsidRDefault="00B711B7" w:rsidP="00B711B7">
      <w:pPr>
        <w:pStyle w:val="EndNoteBibliography"/>
        <w:ind w:left="720" w:hanging="720"/>
        <w:rPr>
          <w:noProof/>
        </w:rPr>
      </w:pPr>
      <w:r w:rsidRPr="00B711B7">
        <w:rPr>
          <w:noProof/>
        </w:rPr>
        <w:t xml:space="preserve">Aslaksen, P. M., Zwarg, M. L., Eilertsen, H.-I. H., Gorecka, M. M., &amp; Bjørkedal, E. (2015). Opposite effects of the same drug: reversal of topical analgesia by nocebo information. </w:t>
      </w:r>
      <w:r w:rsidRPr="00B711B7">
        <w:rPr>
          <w:i/>
          <w:noProof/>
        </w:rPr>
        <w:t>PAIN, 156</w:t>
      </w:r>
      <w:r w:rsidRPr="00B711B7">
        <w:rPr>
          <w:noProof/>
        </w:rPr>
        <w:t>(1), 39-46. doi:10.1016/j.pain.0000000000000004</w:t>
      </w:r>
    </w:p>
    <w:p w14:paraId="2C3839EB" w14:textId="77777777" w:rsidR="00B711B7" w:rsidRPr="00B711B7" w:rsidRDefault="00B711B7" w:rsidP="00B711B7">
      <w:pPr>
        <w:pStyle w:val="EndNoteBibliography"/>
        <w:ind w:left="720" w:hanging="720"/>
        <w:rPr>
          <w:noProof/>
        </w:rPr>
      </w:pPr>
      <w:r w:rsidRPr="00B711B7">
        <w:rPr>
          <w:noProof/>
        </w:rPr>
        <w:t xml:space="preserve">Atlas, L. Y., Whittington, R. A., Lindquist, M. A., Wielgosz, J., Sonty, N., &amp; Wager, T. D. (2012). Dissociable influences of opiates and expectations on pain. </w:t>
      </w:r>
      <w:r w:rsidRPr="00B711B7">
        <w:rPr>
          <w:i/>
          <w:noProof/>
        </w:rPr>
        <w:t>The Journal of Neuroscience, 32</w:t>
      </w:r>
      <w:r w:rsidRPr="00B711B7">
        <w:rPr>
          <w:noProof/>
        </w:rPr>
        <w:t xml:space="preserve">(23), 8053-8064. </w:t>
      </w:r>
    </w:p>
    <w:p w14:paraId="7D2DAE42" w14:textId="77777777" w:rsidR="00B711B7" w:rsidRPr="00B711B7" w:rsidRDefault="00B711B7" w:rsidP="00B711B7">
      <w:pPr>
        <w:pStyle w:val="EndNoteBibliography"/>
        <w:ind w:left="720" w:hanging="720"/>
        <w:rPr>
          <w:noProof/>
        </w:rPr>
      </w:pPr>
      <w:r w:rsidRPr="00B711B7">
        <w:rPr>
          <w:noProof/>
        </w:rPr>
        <w:t xml:space="preserve">Benedetti, F. (1996). The opposite effects of the opiate antagonist naloxone and the cholecystokinin antagonist proglumide on placebo analgesia. </w:t>
      </w:r>
      <w:r w:rsidRPr="00B711B7">
        <w:rPr>
          <w:i/>
          <w:noProof/>
        </w:rPr>
        <w:t>PAIN, 64</w:t>
      </w:r>
      <w:r w:rsidRPr="00B711B7">
        <w:rPr>
          <w:noProof/>
        </w:rPr>
        <w:t xml:space="preserve">(3), 535-543. </w:t>
      </w:r>
    </w:p>
    <w:p w14:paraId="5B2D7AEF" w14:textId="77777777" w:rsidR="00B711B7" w:rsidRPr="00B711B7" w:rsidRDefault="00B711B7" w:rsidP="00B711B7">
      <w:pPr>
        <w:pStyle w:val="EndNoteBibliography"/>
        <w:ind w:left="720" w:hanging="720"/>
        <w:rPr>
          <w:noProof/>
        </w:rPr>
      </w:pPr>
      <w:r w:rsidRPr="00B711B7">
        <w:rPr>
          <w:noProof/>
        </w:rPr>
        <w:t xml:space="preserve">Benedetti, F., Amanzio, M., Baldi, S., Casadio, C., Cavallo, A., Mancuso, M., . . . Maggi, G. (1998). The specific effects of prior opioid exposure on placebo analgesia and placebo respiratory depression. </w:t>
      </w:r>
      <w:r w:rsidRPr="00B711B7">
        <w:rPr>
          <w:i/>
          <w:noProof/>
        </w:rPr>
        <w:t>PAIN, 75</w:t>
      </w:r>
      <w:r w:rsidRPr="00B711B7">
        <w:rPr>
          <w:noProof/>
        </w:rPr>
        <w:t xml:space="preserve">(2), 313-319. </w:t>
      </w:r>
    </w:p>
    <w:p w14:paraId="680CF271" w14:textId="77777777" w:rsidR="00B711B7" w:rsidRPr="00B711B7" w:rsidRDefault="00B711B7" w:rsidP="00B711B7">
      <w:pPr>
        <w:pStyle w:val="EndNoteBibliography"/>
        <w:ind w:left="720" w:hanging="720"/>
        <w:rPr>
          <w:noProof/>
        </w:rPr>
      </w:pPr>
      <w:r w:rsidRPr="00B711B7">
        <w:rPr>
          <w:noProof/>
        </w:rPr>
        <w:t xml:space="preserve">Benedetti, F., Amanzio, M., Casadio, C., Oliaro, A., &amp; Maggi, G. (1997). Blockade of nocebo hyperalgesia by the cholecystokinin antagonist proglumide. </w:t>
      </w:r>
      <w:r w:rsidRPr="00B711B7">
        <w:rPr>
          <w:i/>
          <w:noProof/>
        </w:rPr>
        <w:t>PAIN, 71</w:t>
      </w:r>
      <w:r w:rsidRPr="00B711B7">
        <w:rPr>
          <w:noProof/>
        </w:rPr>
        <w:t xml:space="preserve">(2), 135-140. </w:t>
      </w:r>
    </w:p>
    <w:p w14:paraId="245C9706" w14:textId="77777777" w:rsidR="00B711B7" w:rsidRPr="00B711B7" w:rsidRDefault="00B711B7" w:rsidP="00B711B7">
      <w:pPr>
        <w:pStyle w:val="EndNoteBibliography"/>
        <w:ind w:left="720" w:hanging="720"/>
        <w:rPr>
          <w:noProof/>
        </w:rPr>
      </w:pPr>
      <w:r w:rsidRPr="00B711B7">
        <w:rPr>
          <w:noProof/>
        </w:rPr>
        <w:t xml:space="preserve">Benedetti, F., Amanzio, M., Rosato, R., &amp; Blanchard, C. (2011). Nonopioid placebo analgesia is mediated by CB1 cannabinoid receptors. </w:t>
      </w:r>
      <w:r w:rsidRPr="00B711B7">
        <w:rPr>
          <w:i/>
          <w:noProof/>
        </w:rPr>
        <w:t>Nature Medicine, 17</w:t>
      </w:r>
      <w:r w:rsidRPr="00B711B7">
        <w:rPr>
          <w:noProof/>
        </w:rPr>
        <w:t xml:space="preserve">(10), 1228-1230. </w:t>
      </w:r>
    </w:p>
    <w:p w14:paraId="24A58D5C" w14:textId="77777777" w:rsidR="00B711B7" w:rsidRPr="00B711B7" w:rsidRDefault="00B711B7" w:rsidP="00B711B7">
      <w:pPr>
        <w:pStyle w:val="EndNoteBibliography"/>
        <w:ind w:left="720" w:hanging="720"/>
        <w:rPr>
          <w:noProof/>
        </w:rPr>
      </w:pPr>
      <w:r w:rsidRPr="00B711B7">
        <w:rPr>
          <w:noProof/>
        </w:rPr>
        <w:t xml:space="preserve">Benedetti, F., Amanzio, M., Vighetti, S., &amp; Asteggiano, G. (2006). The biochemical and neuroendocrine bases of the hyperalgesic nocebo effect. </w:t>
      </w:r>
      <w:r w:rsidRPr="00B711B7">
        <w:rPr>
          <w:i/>
          <w:noProof/>
        </w:rPr>
        <w:t>The Journal of Neuroscience, 26</w:t>
      </w:r>
      <w:r w:rsidRPr="00B711B7">
        <w:rPr>
          <w:noProof/>
        </w:rPr>
        <w:t xml:space="preserve">(46), 12014-12022. </w:t>
      </w:r>
    </w:p>
    <w:p w14:paraId="65E6BA51" w14:textId="77777777" w:rsidR="00B711B7" w:rsidRPr="00B711B7" w:rsidRDefault="00B711B7" w:rsidP="00B711B7">
      <w:pPr>
        <w:pStyle w:val="EndNoteBibliography"/>
        <w:ind w:left="720" w:hanging="720"/>
        <w:rPr>
          <w:noProof/>
        </w:rPr>
      </w:pPr>
      <w:r w:rsidRPr="00B711B7">
        <w:rPr>
          <w:noProof/>
        </w:rPr>
        <w:t xml:space="preserve">Benedetti, F., Arduino, C., &amp; Amanzio, M. (1999). Somatotopic activation of opioid systems by target-directed expectations of analgesia. </w:t>
      </w:r>
      <w:r w:rsidRPr="00B711B7">
        <w:rPr>
          <w:i/>
          <w:noProof/>
        </w:rPr>
        <w:t>The Journal of Neuroscience, 19</w:t>
      </w:r>
      <w:r w:rsidRPr="00B711B7">
        <w:rPr>
          <w:noProof/>
        </w:rPr>
        <w:t xml:space="preserve">(9), 3639-3648. </w:t>
      </w:r>
    </w:p>
    <w:p w14:paraId="4CE75F30" w14:textId="77777777" w:rsidR="00B711B7" w:rsidRPr="00B711B7" w:rsidRDefault="00B711B7" w:rsidP="00B711B7">
      <w:pPr>
        <w:pStyle w:val="EndNoteBibliography"/>
        <w:ind w:left="720" w:hanging="720"/>
        <w:rPr>
          <w:noProof/>
        </w:rPr>
      </w:pPr>
      <w:r w:rsidRPr="00B711B7">
        <w:rPr>
          <w:noProof/>
        </w:rPr>
        <w:t xml:space="preserve">Benedetti, F., Durando, J., Giudetti, L., Pampallona, A., &amp; Vighetti, S. (2015). High-altitude headache: the effects of real vs sham oxygen administration. </w:t>
      </w:r>
      <w:r w:rsidRPr="00B711B7">
        <w:rPr>
          <w:i/>
          <w:noProof/>
        </w:rPr>
        <w:t>PAIN, 156</w:t>
      </w:r>
      <w:r w:rsidRPr="00B711B7">
        <w:rPr>
          <w:noProof/>
        </w:rPr>
        <w:t xml:space="preserve">(11), 2326-2336. </w:t>
      </w:r>
    </w:p>
    <w:p w14:paraId="049420D4" w14:textId="77777777" w:rsidR="00B711B7" w:rsidRPr="00B711B7" w:rsidRDefault="00B711B7" w:rsidP="00B711B7">
      <w:pPr>
        <w:pStyle w:val="EndNoteBibliography"/>
        <w:ind w:left="720" w:hanging="720"/>
        <w:rPr>
          <w:noProof/>
        </w:rPr>
      </w:pPr>
      <w:r w:rsidRPr="00B711B7">
        <w:rPr>
          <w:noProof/>
        </w:rPr>
        <w:t xml:space="preserve">Benedetti, F., Maggi, G., Lopiano, L., Lanotte, M., Rainero, I., Vighetti, S., &amp; Pollo, A. (2003). Open versus hidden medical treatments: The patient's knowledge about a therapy affects the therapy outcome. </w:t>
      </w:r>
      <w:r w:rsidRPr="00B711B7">
        <w:rPr>
          <w:i/>
          <w:noProof/>
        </w:rPr>
        <w:t>Prevention &amp; Treatment, 6</w:t>
      </w:r>
      <w:r w:rsidRPr="00B711B7">
        <w:rPr>
          <w:noProof/>
        </w:rPr>
        <w:t xml:space="preserve">(1), 1a. </w:t>
      </w:r>
    </w:p>
    <w:p w14:paraId="7364C48B" w14:textId="77777777" w:rsidR="00B711B7" w:rsidRPr="00B711B7" w:rsidRDefault="00B711B7" w:rsidP="00B711B7">
      <w:pPr>
        <w:pStyle w:val="EndNoteBibliography"/>
        <w:ind w:left="720" w:hanging="720"/>
        <w:rPr>
          <w:noProof/>
        </w:rPr>
      </w:pPr>
      <w:r w:rsidRPr="00B711B7">
        <w:rPr>
          <w:noProof/>
        </w:rPr>
        <w:t xml:space="preserve">Benedetti, F., Pollo, A., Lopiano, L., Lanotte, M., Vighetti, S., &amp; Rainero, I. (2003). Conscious expectation and unconscious conditioning in analgesic, motor, and hormonal placebo/nocebo responses. </w:t>
      </w:r>
      <w:r w:rsidRPr="00B711B7">
        <w:rPr>
          <w:i/>
          <w:noProof/>
        </w:rPr>
        <w:t>The Journal of Neuroscience, 23</w:t>
      </w:r>
      <w:r w:rsidRPr="00B711B7">
        <w:rPr>
          <w:noProof/>
        </w:rPr>
        <w:t xml:space="preserve">(10), 4315-4323. </w:t>
      </w:r>
    </w:p>
    <w:p w14:paraId="2B08CD31" w14:textId="77777777" w:rsidR="00B711B7" w:rsidRPr="00B711B7" w:rsidRDefault="00B711B7" w:rsidP="00B711B7">
      <w:pPr>
        <w:pStyle w:val="EndNoteBibliography"/>
        <w:ind w:left="720" w:hanging="720"/>
        <w:rPr>
          <w:noProof/>
        </w:rPr>
      </w:pPr>
      <w:r w:rsidRPr="00B711B7">
        <w:rPr>
          <w:noProof/>
        </w:rPr>
        <w:t xml:space="preserve">Bingel, U., Wanigasekera, V., Wiech, K., Mhuircheartaigh, R. N., Lee, M. C., Ploner, M., &amp; Tracey, I. (2011). The effect of treatment expectation on drug efficacy: Imaging the analgesic benefit of the opioid remifentanil. </w:t>
      </w:r>
      <w:r w:rsidRPr="00B711B7">
        <w:rPr>
          <w:i/>
          <w:noProof/>
        </w:rPr>
        <w:t>Science Translational Medicine, 3</w:t>
      </w:r>
      <w:r w:rsidRPr="00B711B7">
        <w:rPr>
          <w:noProof/>
        </w:rPr>
        <w:t>(70), 70ra14. doi:10.1126/scitranslmed.3001244</w:t>
      </w:r>
    </w:p>
    <w:p w14:paraId="77A015EB" w14:textId="77777777" w:rsidR="00B711B7" w:rsidRPr="00B711B7" w:rsidRDefault="00B711B7" w:rsidP="00B711B7">
      <w:pPr>
        <w:pStyle w:val="EndNoteBibliography"/>
        <w:ind w:left="720" w:hanging="720"/>
        <w:rPr>
          <w:noProof/>
        </w:rPr>
      </w:pPr>
      <w:r w:rsidRPr="00B711B7">
        <w:rPr>
          <w:noProof/>
        </w:rPr>
        <w:t xml:space="preserve">Boissel, J., Philippon, A., Gauthier, E., Schbath, J., &amp; Destors, J. (1986). Time course of long-term placebo therapy effects in angina pectoris. </w:t>
      </w:r>
      <w:r w:rsidRPr="00B711B7">
        <w:rPr>
          <w:i/>
          <w:noProof/>
        </w:rPr>
        <w:t>European heart journal, 7</w:t>
      </w:r>
      <w:r w:rsidRPr="00B711B7">
        <w:rPr>
          <w:noProof/>
        </w:rPr>
        <w:t xml:space="preserve">(12), 1030-1036. </w:t>
      </w:r>
    </w:p>
    <w:p w14:paraId="76A16598" w14:textId="77777777" w:rsidR="00B711B7" w:rsidRPr="00B711B7" w:rsidRDefault="00B711B7" w:rsidP="00B711B7">
      <w:pPr>
        <w:pStyle w:val="EndNoteBibliography"/>
        <w:ind w:left="720" w:hanging="720"/>
        <w:rPr>
          <w:noProof/>
        </w:rPr>
      </w:pPr>
      <w:r w:rsidRPr="00B711B7">
        <w:rPr>
          <w:noProof/>
        </w:rPr>
        <w:t xml:space="preserve">Bolles, R. C. (1972). Reinforcement, expectancy, and learning. </w:t>
      </w:r>
      <w:r w:rsidRPr="00B711B7">
        <w:rPr>
          <w:i/>
          <w:noProof/>
        </w:rPr>
        <w:t>Psychological review, 79</w:t>
      </w:r>
      <w:r w:rsidRPr="00B711B7">
        <w:rPr>
          <w:noProof/>
        </w:rPr>
        <w:t xml:space="preserve">(5), 394. </w:t>
      </w:r>
    </w:p>
    <w:p w14:paraId="69EA8747" w14:textId="77777777" w:rsidR="00B711B7" w:rsidRPr="00B711B7" w:rsidRDefault="00B711B7" w:rsidP="00B711B7">
      <w:pPr>
        <w:pStyle w:val="EndNoteBibliography"/>
        <w:ind w:left="720" w:hanging="720"/>
        <w:rPr>
          <w:noProof/>
        </w:rPr>
      </w:pPr>
      <w:r w:rsidRPr="00B711B7">
        <w:rPr>
          <w:noProof/>
        </w:rPr>
        <w:t xml:space="preserve">Briddell, D. W., Rimm, D. C., Caddy, G. R., Krawitz, G., Sholis, D., &amp; Wunderlin, R. J. (1978). Effects of alcohol and cognitive set on sexual arousal to deviant stimuli. </w:t>
      </w:r>
      <w:r w:rsidRPr="00B711B7">
        <w:rPr>
          <w:i/>
          <w:noProof/>
        </w:rPr>
        <w:t>Journal of Abnormal Psychology, 87</w:t>
      </w:r>
      <w:r w:rsidRPr="00B711B7">
        <w:rPr>
          <w:noProof/>
        </w:rPr>
        <w:t xml:space="preserve">(4), 418. </w:t>
      </w:r>
    </w:p>
    <w:p w14:paraId="2F3C34F9" w14:textId="77777777" w:rsidR="00B711B7" w:rsidRPr="00B711B7" w:rsidRDefault="00B711B7" w:rsidP="00B711B7">
      <w:pPr>
        <w:pStyle w:val="EndNoteBibliography"/>
        <w:ind w:left="720" w:hanging="720"/>
        <w:rPr>
          <w:noProof/>
        </w:rPr>
      </w:pPr>
      <w:r w:rsidRPr="00B711B7">
        <w:rPr>
          <w:noProof/>
        </w:rPr>
        <w:t xml:space="preserve">Briddell, D. W., &amp; Wilson, G. T. (1976). Effects of alcohol and expectancy set on male sexual arousal. </w:t>
      </w:r>
      <w:r w:rsidRPr="00B711B7">
        <w:rPr>
          <w:i/>
          <w:noProof/>
        </w:rPr>
        <w:t>Journal of Abnormal Psychology, 85</w:t>
      </w:r>
      <w:r w:rsidRPr="00B711B7">
        <w:rPr>
          <w:noProof/>
        </w:rPr>
        <w:t xml:space="preserve">(2), 225. </w:t>
      </w:r>
    </w:p>
    <w:p w14:paraId="65D823BA" w14:textId="77777777" w:rsidR="00B711B7" w:rsidRPr="00B711B7" w:rsidRDefault="00B711B7" w:rsidP="00B711B7">
      <w:pPr>
        <w:pStyle w:val="EndNoteBibliography"/>
        <w:ind w:left="720" w:hanging="720"/>
        <w:rPr>
          <w:noProof/>
        </w:rPr>
      </w:pPr>
      <w:r w:rsidRPr="00B711B7">
        <w:rPr>
          <w:noProof/>
        </w:rPr>
        <w:t xml:space="preserve">Brozoski, T. J., Brown, R. M., Rosvold, H., &amp; Goldman, P. S. (1979). Cognitive deficit caused by regional depletion of dopamine in prefrontal cortex of rhesus monkey. </w:t>
      </w:r>
      <w:r w:rsidRPr="00B711B7">
        <w:rPr>
          <w:i/>
          <w:noProof/>
        </w:rPr>
        <w:t>Science, 205</w:t>
      </w:r>
      <w:r w:rsidRPr="00B711B7">
        <w:rPr>
          <w:noProof/>
        </w:rPr>
        <w:t xml:space="preserve">(4409), 929-932. </w:t>
      </w:r>
    </w:p>
    <w:p w14:paraId="37180D39" w14:textId="77777777" w:rsidR="00B711B7" w:rsidRPr="00B711B7" w:rsidRDefault="00B711B7" w:rsidP="00B711B7">
      <w:pPr>
        <w:pStyle w:val="EndNoteBibliography"/>
        <w:ind w:left="720" w:hanging="720"/>
        <w:rPr>
          <w:noProof/>
        </w:rPr>
      </w:pPr>
      <w:r w:rsidRPr="00B711B7">
        <w:rPr>
          <w:noProof/>
        </w:rPr>
        <w:t xml:space="preserve">Butler, C., &amp; Steptoe, A. (1986). Placebo responses: an experimental study of psychophysiological processes in asthmatic volunteers. </w:t>
      </w:r>
      <w:r w:rsidRPr="00B711B7">
        <w:rPr>
          <w:i/>
          <w:noProof/>
        </w:rPr>
        <w:t>British Journal of Clinical Psychology, 25</w:t>
      </w:r>
      <w:r w:rsidRPr="00B711B7">
        <w:rPr>
          <w:noProof/>
        </w:rPr>
        <w:t xml:space="preserve">(3), 173-183. </w:t>
      </w:r>
    </w:p>
    <w:p w14:paraId="55B31019" w14:textId="7C07ADFF" w:rsidR="00B711B7" w:rsidRPr="00B711B7" w:rsidRDefault="00B711B7" w:rsidP="00B711B7">
      <w:pPr>
        <w:pStyle w:val="EndNoteBibliography"/>
        <w:ind w:left="720" w:hanging="720"/>
        <w:rPr>
          <w:noProof/>
        </w:rPr>
      </w:pPr>
      <w:r w:rsidRPr="00B711B7">
        <w:rPr>
          <w:noProof/>
        </w:rPr>
        <w:t xml:space="preserve">Cicala, G. A., Azorlosa, J. L., Estall, L. B., &amp; Grant, S. J. (1990). Endogenous opioids interfere with Pavlovian second-order fear conditioning. </w:t>
      </w:r>
      <w:r w:rsidRPr="00B711B7">
        <w:rPr>
          <w:i/>
          <w:noProof/>
        </w:rPr>
        <w:t>Psychological Science, 1</w:t>
      </w:r>
      <w:r w:rsidRPr="00B711B7">
        <w:rPr>
          <w:noProof/>
        </w:rPr>
        <w:t xml:space="preserve">(5), 312-315.  Retrieved from </w:t>
      </w:r>
      <w:hyperlink r:id="rId16" w:history="1">
        <w:r w:rsidRPr="00B711B7">
          <w:rPr>
            <w:rStyle w:val="Hyperlink"/>
            <w:rFonts w:ascii="Times New Roman" w:hAnsi="Times New Roman"/>
            <w:noProof/>
          </w:rPr>
          <w:t>http://pss.sagepub.com/content/1/5/312.full.pdf</w:t>
        </w:r>
      </w:hyperlink>
    </w:p>
    <w:p w14:paraId="66F3177E" w14:textId="77777777" w:rsidR="00B711B7" w:rsidRPr="00B711B7" w:rsidRDefault="00B711B7" w:rsidP="00B711B7">
      <w:pPr>
        <w:pStyle w:val="EndNoteBibliography"/>
        <w:ind w:left="720" w:hanging="720"/>
        <w:rPr>
          <w:noProof/>
        </w:rPr>
      </w:pPr>
      <w:r w:rsidRPr="00B711B7">
        <w:rPr>
          <w:noProof/>
        </w:rPr>
        <w:t xml:space="preserve">Clark, D. M., &amp; McManus, F. (2002). Information processing in social phobia. </w:t>
      </w:r>
      <w:r w:rsidRPr="00B711B7">
        <w:rPr>
          <w:i/>
          <w:noProof/>
        </w:rPr>
        <w:t>Biological Psychiatry, 51</w:t>
      </w:r>
      <w:r w:rsidRPr="00B711B7">
        <w:rPr>
          <w:noProof/>
        </w:rPr>
        <w:t>(1), 92-100. doi:10.1016/S0006-3223(01)01296-3</w:t>
      </w:r>
    </w:p>
    <w:p w14:paraId="25632CAA" w14:textId="77777777" w:rsidR="00B711B7" w:rsidRPr="00B711B7" w:rsidRDefault="00B711B7" w:rsidP="00B711B7">
      <w:pPr>
        <w:pStyle w:val="EndNoteBibliography"/>
        <w:ind w:left="720" w:hanging="720"/>
        <w:rPr>
          <w:noProof/>
        </w:rPr>
      </w:pPr>
      <w:r w:rsidRPr="00B711B7">
        <w:rPr>
          <w:noProof/>
        </w:rPr>
        <w:t xml:space="preserve">Clark, D. M., &amp; Wells, A. (1995). A cognitive model of social phobia. </w:t>
      </w:r>
      <w:r w:rsidRPr="00B711B7">
        <w:rPr>
          <w:i/>
          <w:noProof/>
        </w:rPr>
        <w:t>Social phobia: Diagnosis, assessment, and treatment, 41</w:t>
      </w:r>
      <w:r w:rsidRPr="00B711B7">
        <w:rPr>
          <w:noProof/>
        </w:rPr>
        <w:t xml:space="preserve">(68), 00022-00023. </w:t>
      </w:r>
    </w:p>
    <w:p w14:paraId="098B6E02" w14:textId="77777777" w:rsidR="00B711B7" w:rsidRPr="00B711B7" w:rsidRDefault="00B711B7" w:rsidP="00B711B7">
      <w:pPr>
        <w:pStyle w:val="EndNoteBibliography"/>
        <w:ind w:left="720" w:hanging="720"/>
        <w:rPr>
          <w:noProof/>
        </w:rPr>
      </w:pPr>
      <w:r w:rsidRPr="00B711B7">
        <w:rPr>
          <w:noProof/>
        </w:rPr>
        <w:t xml:space="preserve">Colagiuri, B., Livesey, E., &amp; Harris, J. (2011). Can expectancies produce placebo effects for implicit learning? </w:t>
      </w:r>
      <w:r w:rsidRPr="00B711B7">
        <w:rPr>
          <w:i/>
          <w:noProof/>
        </w:rPr>
        <w:t>Psychonomic Bulletin &amp; Review, 18</w:t>
      </w:r>
      <w:r w:rsidRPr="00B711B7">
        <w:rPr>
          <w:noProof/>
        </w:rPr>
        <w:t>(2), 399-405. doi:10.3758/s13423-010-0041-1</w:t>
      </w:r>
    </w:p>
    <w:p w14:paraId="30BC2D22" w14:textId="77777777" w:rsidR="00B711B7" w:rsidRPr="00B711B7" w:rsidRDefault="00B711B7" w:rsidP="00B711B7">
      <w:pPr>
        <w:pStyle w:val="EndNoteBibliography"/>
        <w:ind w:left="720" w:hanging="720"/>
        <w:rPr>
          <w:noProof/>
        </w:rPr>
      </w:pPr>
      <w:r w:rsidRPr="00B711B7">
        <w:rPr>
          <w:noProof/>
        </w:rPr>
        <w:t xml:space="preserve">Colagiuri, B., &amp; Lovibond, P. (2013). Psychological processes that can bias responses to placebo treatment for pain. </w:t>
      </w:r>
      <w:r w:rsidRPr="00B711B7">
        <w:rPr>
          <w:i/>
          <w:noProof/>
        </w:rPr>
        <w:t>Colloca, L, Flaten, M, Meissner, K eds</w:t>
      </w:r>
      <w:r w:rsidRPr="00B711B7">
        <w:rPr>
          <w:noProof/>
        </w:rPr>
        <w:t xml:space="preserve">, 175-182. </w:t>
      </w:r>
    </w:p>
    <w:p w14:paraId="3B95D97C" w14:textId="77777777" w:rsidR="00B711B7" w:rsidRPr="00B711B7" w:rsidRDefault="00B711B7" w:rsidP="00B711B7">
      <w:pPr>
        <w:pStyle w:val="EndNoteBibliography"/>
        <w:ind w:left="720" w:hanging="720"/>
        <w:rPr>
          <w:noProof/>
        </w:rPr>
      </w:pPr>
      <w:r w:rsidRPr="00B711B7">
        <w:rPr>
          <w:noProof/>
        </w:rPr>
        <w:t xml:space="preserve">Colagiuri, B., McGuinness, K., Boakes, R. A., &amp; Butow, P. N. (2012). Warning about side effects can increase their occurrence: an experimental model using placebo treatment for sleep difficulty. </w:t>
      </w:r>
      <w:r w:rsidRPr="00B711B7">
        <w:rPr>
          <w:i/>
          <w:noProof/>
        </w:rPr>
        <w:t>Journal of psychopharmacology (Oxford, England), 26</w:t>
      </w:r>
      <w:r w:rsidRPr="00B711B7">
        <w:rPr>
          <w:noProof/>
        </w:rPr>
        <w:t>(12), 1540-1547. doi:10.1177/0269881112458730</w:t>
      </w:r>
    </w:p>
    <w:p w14:paraId="4CBC8AC1" w14:textId="77777777" w:rsidR="00B711B7" w:rsidRPr="00B711B7" w:rsidRDefault="00B711B7" w:rsidP="00B711B7">
      <w:pPr>
        <w:pStyle w:val="EndNoteBibliography"/>
        <w:ind w:left="720" w:hanging="720"/>
        <w:rPr>
          <w:noProof/>
        </w:rPr>
      </w:pPr>
      <w:r w:rsidRPr="00B711B7">
        <w:rPr>
          <w:noProof/>
        </w:rPr>
        <w:t xml:space="preserve">Collins, K., &amp; Tatum, A. (1925). A conditioned salivary reflex established by chronic morphine poisoning. </w:t>
      </w:r>
      <w:r w:rsidRPr="00B711B7">
        <w:rPr>
          <w:i/>
          <w:noProof/>
        </w:rPr>
        <w:t>American Journal of Physiology--Legacy Content, 74</w:t>
      </w:r>
      <w:r w:rsidRPr="00B711B7">
        <w:rPr>
          <w:noProof/>
        </w:rPr>
        <w:t xml:space="preserve">(1), 14-15. </w:t>
      </w:r>
    </w:p>
    <w:p w14:paraId="4E4F2CB9" w14:textId="77777777" w:rsidR="00B711B7" w:rsidRPr="00B711B7" w:rsidRDefault="00B711B7" w:rsidP="00B711B7">
      <w:pPr>
        <w:pStyle w:val="EndNoteBibliography"/>
        <w:ind w:left="720" w:hanging="720"/>
        <w:rPr>
          <w:noProof/>
        </w:rPr>
      </w:pPr>
      <w:r w:rsidRPr="00B711B7">
        <w:rPr>
          <w:noProof/>
        </w:rPr>
        <w:t xml:space="preserve">Colloca, L., Petrovic, P., Wager, T. D., Ingvar, M., &amp; Benedetti, F. (2010). How the number of learning trials affects placebo and nocebo responses. </w:t>
      </w:r>
      <w:r w:rsidRPr="00B711B7">
        <w:rPr>
          <w:i/>
          <w:noProof/>
        </w:rPr>
        <w:t>PAIN®, 151</w:t>
      </w:r>
      <w:r w:rsidRPr="00B711B7">
        <w:rPr>
          <w:noProof/>
        </w:rPr>
        <w:t xml:space="preserve">(2), 430-439. </w:t>
      </w:r>
    </w:p>
    <w:p w14:paraId="27722588" w14:textId="506B015A" w:rsidR="00B711B7" w:rsidRPr="00B711B7" w:rsidRDefault="00B711B7" w:rsidP="00B711B7">
      <w:pPr>
        <w:pStyle w:val="EndNoteBibliography"/>
        <w:ind w:left="720" w:hanging="720"/>
        <w:rPr>
          <w:noProof/>
        </w:rPr>
      </w:pPr>
      <w:r w:rsidRPr="00B711B7">
        <w:rPr>
          <w:noProof/>
        </w:rPr>
        <w:t xml:space="preserve">Colloca, L., Tinazzi, M., Recchia, S., Le Pera, D., Fiaschi, A., Benedetti, F., &amp; Valeriani, M. (2008). Learning potentiates neurophysiological and behavioral placebo analgesic responses. </w:t>
      </w:r>
      <w:r w:rsidRPr="00B711B7">
        <w:rPr>
          <w:i/>
          <w:noProof/>
        </w:rPr>
        <w:t>PAIN, 139</w:t>
      </w:r>
      <w:r w:rsidRPr="00B711B7">
        <w:rPr>
          <w:noProof/>
        </w:rPr>
        <w:t xml:space="preserve">(2), 306-314.  Retrieved from </w:t>
      </w:r>
      <w:hyperlink r:id="rId17" w:history="1">
        <w:r w:rsidRPr="00B711B7">
          <w:rPr>
            <w:rStyle w:val="Hyperlink"/>
            <w:rFonts w:ascii="Times New Roman" w:hAnsi="Times New Roman"/>
            <w:noProof/>
          </w:rPr>
          <w:t>http://ac.els-cdn.com/S0304395908002303/1-s2.0-S0304395908002303-main.pdf?_tid=946fa7dc-9dfc-11e5-8bde-00000aab0f27&amp;acdnat=1449614565_b828cef9a9af5d0cf4ef6e6f8c2cf924</w:t>
        </w:r>
      </w:hyperlink>
    </w:p>
    <w:p w14:paraId="02C74D73" w14:textId="77777777" w:rsidR="00B711B7" w:rsidRPr="00B711B7" w:rsidRDefault="00B711B7" w:rsidP="00B711B7">
      <w:pPr>
        <w:pStyle w:val="EndNoteBibliography"/>
        <w:ind w:left="720" w:hanging="720"/>
        <w:rPr>
          <w:noProof/>
        </w:rPr>
      </w:pPr>
      <w:r w:rsidRPr="00B711B7">
        <w:rPr>
          <w:noProof/>
        </w:rPr>
        <w:t xml:space="preserve">Crisler, G. (1928). The effect of withdrawal of water on the salivary conditioned reflex induced by morphine. </w:t>
      </w:r>
      <w:r w:rsidRPr="00B711B7">
        <w:rPr>
          <w:i/>
          <w:noProof/>
        </w:rPr>
        <w:t>American Journal of Physiology--Legacy Content, 85</w:t>
      </w:r>
      <w:r w:rsidRPr="00B711B7">
        <w:rPr>
          <w:noProof/>
        </w:rPr>
        <w:t xml:space="preserve">(2), 324-331. </w:t>
      </w:r>
    </w:p>
    <w:p w14:paraId="2E121CC7" w14:textId="77777777" w:rsidR="00B711B7" w:rsidRPr="00B711B7" w:rsidRDefault="00B711B7" w:rsidP="00B711B7">
      <w:pPr>
        <w:pStyle w:val="EndNoteBibliography"/>
        <w:ind w:left="720" w:hanging="720"/>
        <w:rPr>
          <w:noProof/>
        </w:rPr>
      </w:pPr>
      <w:r w:rsidRPr="00B711B7">
        <w:rPr>
          <w:noProof/>
        </w:rPr>
        <w:t xml:space="preserve">Crowell, C. R., Hinson, R. E., &amp; Siegel, S. (1981). The role of conditional drug responses in tolerance to the hypothermic effects of ethanol. </w:t>
      </w:r>
      <w:r w:rsidRPr="00B711B7">
        <w:rPr>
          <w:i/>
          <w:noProof/>
        </w:rPr>
        <w:t>Psychopharmacology, 73</w:t>
      </w:r>
      <w:r w:rsidRPr="00B711B7">
        <w:rPr>
          <w:noProof/>
        </w:rPr>
        <w:t xml:space="preserve">(1), 51-54. </w:t>
      </w:r>
    </w:p>
    <w:p w14:paraId="41F385D8" w14:textId="77777777" w:rsidR="00B711B7" w:rsidRPr="00B711B7" w:rsidRDefault="00B711B7" w:rsidP="00B711B7">
      <w:pPr>
        <w:pStyle w:val="EndNoteBibliography"/>
        <w:ind w:left="720" w:hanging="720"/>
        <w:rPr>
          <w:noProof/>
        </w:rPr>
      </w:pPr>
      <w:r w:rsidRPr="00B711B7">
        <w:rPr>
          <w:noProof/>
        </w:rPr>
        <w:t xml:space="preserve">Daly, J. A., Vangelisti, A. L., &amp; Lawrence, S. G. (1989). Self-focused attention and public speaking anxiety. </w:t>
      </w:r>
      <w:r w:rsidRPr="00B711B7">
        <w:rPr>
          <w:i/>
          <w:noProof/>
        </w:rPr>
        <w:t>Personality and Individual Differences, 10</w:t>
      </w:r>
      <w:r w:rsidRPr="00B711B7">
        <w:rPr>
          <w:noProof/>
        </w:rPr>
        <w:t>(8), 903-913. doi:10.1016/0191-8869(89)90025-1</w:t>
      </w:r>
    </w:p>
    <w:p w14:paraId="7538FF40" w14:textId="77777777" w:rsidR="00B711B7" w:rsidRPr="00B711B7" w:rsidRDefault="00B711B7" w:rsidP="00B711B7">
      <w:pPr>
        <w:pStyle w:val="EndNoteBibliography"/>
        <w:ind w:left="720" w:hanging="720"/>
        <w:rPr>
          <w:noProof/>
        </w:rPr>
      </w:pPr>
      <w:r w:rsidRPr="00B711B7">
        <w:rPr>
          <w:noProof/>
        </w:rPr>
        <w:t xml:space="preserve">Dawson, M. E. (1970). Cognition and conditioning: effects of masking the CS-UCS contingency on human GSR classical conditioning. </w:t>
      </w:r>
      <w:r w:rsidRPr="00B711B7">
        <w:rPr>
          <w:i/>
          <w:noProof/>
        </w:rPr>
        <w:t>Journal of Experimental Psychology, 85</w:t>
      </w:r>
      <w:r w:rsidRPr="00B711B7">
        <w:rPr>
          <w:noProof/>
        </w:rPr>
        <w:t xml:space="preserve">(3), 389. </w:t>
      </w:r>
    </w:p>
    <w:p w14:paraId="4DDAFA8F" w14:textId="77777777" w:rsidR="00B711B7" w:rsidRPr="00B711B7" w:rsidRDefault="00B711B7" w:rsidP="00B711B7">
      <w:pPr>
        <w:pStyle w:val="EndNoteBibliography"/>
        <w:ind w:left="720" w:hanging="720"/>
        <w:rPr>
          <w:noProof/>
        </w:rPr>
      </w:pPr>
      <w:r w:rsidRPr="00B711B7">
        <w:rPr>
          <w:noProof/>
        </w:rPr>
        <w:t xml:space="preserve">Dawson, M. E., &amp; Biferno, M. A. (1973). Concurrent measurement of awareness and electrodermal classical conditioning. </w:t>
      </w:r>
      <w:r w:rsidRPr="00B711B7">
        <w:rPr>
          <w:i/>
          <w:noProof/>
        </w:rPr>
        <w:t>Journal of Experimental Psychology, 101</w:t>
      </w:r>
      <w:r w:rsidRPr="00B711B7">
        <w:rPr>
          <w:noProof/>
        </w:rPr>
        <w:t xml:space="preserve">(1), 55. </w:t>
      </w:r>
    </w:p>
    <w:p w14:paraId="606F579F" w14:textId="77777777" w:rsidR="00B711B7" w:rsidRPr="00B711B7" w:rsidRDefault="00B711B7" w:rsidP="00B711B7">
      <w:pPr>
        <w:pStyle w:val="EndNoteBibliography"/>
        <w:ind w:left="720" w:hanging="720"/>
        <w:rPr>
          <w:noProof/>
        </w:rPr>
      </w:pPr>
      <w:r w:rsidRPr="00B711B7">
        <w:rPr>
          <w:noProof/>
        </w:rPr>
        <w:t xml:space="preserve">De la Fuente-Fernández, R., Ruth, T. J., Sossi, V., Schulzer, M., Calne, D. B., &amp; Stoessl, A. J. (2001). Expectation and dopamine release: mechanism of the placebo effect in Parkinson's disease. </w:t>
      </w:r>
      <w:r w:rsidRPr="00B711B7">
        <w:rPr>
          <w:i/>
          <w:noProof/>
        </w:rPr>
        <w:t>Science, 293</w:t>
      </w:r>
      <w:r w:rsidRPr="00B711B7">
        <w:rPr>
          <w:noProof/>
        </w:rPr>
        <w:t xml:space="preserve">(5532), 1164-1166. </w:t>
      </w:r>
    </w:p>
    <w:p w14:paraId="47098EEA" w14:textId="77777777" w:rsidR="00B711B7" w:rsidRPr="00B711B7" w:rsidRDefault="00B711B7" w:rsidP="00B711B7">
      <w:pPr>
        <w:pStyle w:val="EndNoteBibliography"/>
        <w:ind w:left="720" w:hanging="720"/>
        <w:rPr>
          <w:noProof/>
        </w:rPr>
      </w:pPr>
      <w:r w:rsidRPr="00B711B7">
        <w:rPr>
          <w:noProof/>
        </w:rPr>
        <w:t xml:space="preserve">Dekker, E., &amp; Groen, J. (1956). Reproducible psychogenic attacks of asthma: a laboratory study. </w:t>
      </w:r>
      <w:r w:rsidRPr="00B711B7">
        <w:rPr>
          <w:i/>
          <w:noProof/>
        </w:rPr>
        <w:t>Journal of psychosomatic research, 1</w:t>
      </w:r>
      <w:r w:rsidRPr="00B711B7">
        <w:rPr>
          <w:noProof/>
        </w:rPr>
        <w:t xml:space="preserve">(1), 58-67. </w:t>
      </w:r>
    </w:p>
    <w:p w14:paraId="5E3B5AD3" w14:textId="77777777" w:rsidR="00B711B7" w:rsidRPr="00B711B7" w:rsidRDefault="00B711B7" w:rsidP="00B711B7">
      <w:pPr>
        <w:pStyle w:val="EndNoteBibliography"/>
        <w:ind w:left="720" w:hanging="720"/>
        <w:rPr>
          <w:noProof/>
        </w:rPr>
      </w:pPr>
      <w:r w:rsidRPr="00B711B7">
        <w:rPr>
          <w:noProof/>
        </w:rPr>
        <w:t xml:space="preserve">Dekker, E., Pelser, H., &amp; Groen, J. (1957). Conditioning as a cause of asthmatic attacks: a laboratory study. </w:t>
      </w:r>
      <w:r w:rsidRPr="00B711B7">
        <w:rPr>
          <w:i/>
          <w:noProof/>
        </w:rPr>
        <w:t>Journal of psychosomatic research, 2</w:t>
      </w:r>
      <w:r w:rsidRPr="00B711B7">
        <w:rPr>
          <w:noProof/>
        </w:rPr>
        <w:t xml:space="preserve">(2), 97-108. </w:t>
      </w:r>
    </w:p>
    <w:p w14:paraId="0B700F6D" w14:textId="77777777" w:rsidR="00B711B7" w:rsidRPr="00B711B7" w:rsidRDefault="00B711B7" w:rsidP="00B711B7">
      <w:pPr>
        <w:pStyle w:val="EndNoteBibliography"/>
        <w:ind w:left="720" w:hanging="720"/>
        <w:rPr>
          <w:noProof/>
        </w:rPr>
      </w:pPr>
      <w:r w:rsidRPr="00B711B7">
        <w:rPr>
          <w:noProof/>
        </w:rPr>
        <w:t xml:space="preserve">DiMaggio, P. (1997). Culture and cognition. </w:t>
      </w:r>
      <w:r w:rsidRPr="00B711B7">
        <w:rPr>
          <w:i/>
          <w:noProof/>
        </w:rPr>
        <w:t>Annual review of sociology</w:t>
      </w:r>
      <w:r w:rsidRPr="00B711B7">
        <w:rPr>
          <w:noProof/>
        </w:rPr>
        <w:t xml:space="preserve">, 263-287. </w:t>
      </w:r>
    </w:p>
    <w:p w14:paraId="6E9F080C" w14:textId="77777777" w:rsidR="00B711B7" w:rsidRPr="00B711B7" w:rsidRDefault="00B711B7" w:rsidP="00B711B7">
      <w:pPr>
        <w:pStyle w:val="EndNoteBibliography"/>
        <w:ind w:left="720" w:hanging="720"/>
        <w:rPr>
          <w:noProof/>
        </w:rPr>
      </w:pPr>
      <w:r w:rsidRPr="00B711B7">
        <w:rPr>
          <w:noProof/>
        </w:rPr>
        <w:t xml:space="preserve">Dodge, K. A., &amp; Crick, N. R. (1990). Social Information-Processing Bases of Aggressive Behavior in Children. </w:t>
      </w:r>
      <w:r w:rsidRPr="00B711B7">
        <w:rPr>
          <w:i/>
          <w:noProof/>
        </w:rPr>
        <w:t>Personality and Social Psychology Bulletin, 16</w:t>
      </w:r>
      <w:r w:rsidRPr="00B711B7">
        <w:rPr>
          <w:noProof/>
        </w:rPr>
        <w:t>(1), 8-22. doi:10.1177/0146167290161002</w:t>
      </w:r>
    </w:p>
    <w:p w14:paraId="5C003BF6" w14:textId="77777777" w:rsidR="00B711B7" w:rsidRPr="00B711B7" w:rsidRDefault="00B711B7" w:rsidP="00B711B7">
      <w:pPr>
        <w:pStyle w:val="EndNoteBibliography"/>
        <w:ind w:left="720" w:hanging="720"/>
        <w:rPr>
          <w:noProof/>
        </w:rPr>
      </w:pPr>
      <w:r w:rsidRPr="00B711B7">
        <w:rPr>
          <w:noProof/>
        </w:rPr>
        <w:t xml:space="preserve">Eikelboom, R., &amp; Stewart, J. (1979). Conditioned temperature effects using morphine as the unconditioned stimulus. </w:t>
      </w:r>
      <w:r w:rsidRPr="00B711B7">
        <w:rPr>
          <w:i/>
          <w:noProof/>
        </w:rPr>
        <w:t>Psychopharmacology, 61</w:t>
      </w:r>
      <w:r w:rsidRPr="00B711B7">
        <w:rPr>
          <w:noProof/>
        </w:rPr>
        <w:t xml:space="preserve">(1), 31-38. </w:t>
      </w:r>
    </w:p>
    <w:p w14:paraId="0F7CB7F9" w14:textId="77777777" w:rsidR="00B711B7" w:rsidRPr="00B711B7" w:rsidRDefault="00B711B7" w:rsidP="00B711B7">
      <w:pPr>
        <w:pStyle w:val="EndNoteBibliography"/>
        <w:ind w:left="720" w:hanging="720"/>
        <w:rPr>
          <w:noProof/>
        </w:rPr>
      </w:pPr>
      <w:r w:rsidRPr="00B711B7">
        <w:rPr>
          <w:noProof/>
        </w:rPr>
        <w:t xml:space="preserve">Eikelboom, R., &amp; Stewart, J. (1981). Temporal and environmental cues in conditioned hypothermia and hyperthermia associated with morphine. </w:t>
      </w:r>
      <w:r w:rsidRPr="00B711B7">
        <w:rPr>
          <w:i/>
          <w:noProof/>
        </w:rPr>
        <w:t>Psychopharmacology, 72</w:t>
      </w:r>
      <w:r w:rsidRPr="00B711B7">
        <w:rPr>
          <w:noProof/>
        </w:rPr>
        <w:t xml:space="preserve">(2), 147-153. </w:t>
      </w:r>
    </w:p>
    <w:p w14:paraId="428888E8" w14:textId="77777777" w:rsidR="00B711B7" w:rsidRPr="00B711B7" w:rsidRDefault="00B711B7" w:rsidP="00B711B7">
      <w:pPr>
        <w:pStyle w:val="EndNoteBibliography"/>
        <w:ind w:left="720" w:hanging="720"/>
        <w:rPr>
          <w:noProof/>
        </w:rPr>
      </w:pPr>
      <w:r w:rsidRPr="00B711B7">
        <w:rPr>
          <w:noProof/>
        </w:rPr>
        <w:t xml:space="preserve">Eikelboom, R., &amp; Stewart, J. (1982). Conditioning of drug-induced physiological responses. </w:t>
      </w:r>
      <w:r w:rsidRPr="00B711B7">
        <w:rPr>
          <w:i/>
          <w:noProof/>
        </w:rPr>
        <w:t>Psychological review, 89</w:t>
      </w:r>
      <w:r w:rsidRPr="00B711B7">
        <w:rPr>
          <w:noProof/>
        </w:rPr>
        <w:t xml:space="preserve">(5), 507. </w:t>
      </w:r>
    </w:p>
    <w:p w14:paraId="0F77F8E9" w14:textId="77777777" w:rsidR="00B711B7" w:rsidRPr="00B711B7" w:rsidRDefault="00B711B7" w:rsidP="00B711B7">
      <w:pPr>
        <w:pStyle w:val="EndNoteBibliography"/>
        <w:ind w:left="720" w:hanging="720"/>
        <w:rPr>
          <w:noProof/>
        </w:rPr>
      </w:pPr>
      <w:r w:rsidRPr="00B711B7">
        <w:rPr>
          <w:noProof/>
        </w:rPr>
        <w:t xml:space="preserve">Eippert, F., Bingel, U., Schoell, E. D., Yacubian, J., Klinger, R., Lorenz, J., &amp; Büchel, C. (2009). Activation of the opioidergic descending pain control system underlies placebo analgesia. </w:t>
      </w:r>
      <w:r w:rsidRPr="00B711B7">
        <w:rPr>
          <w:i/>
          <w:noProof/>
        </w:rPr>
        <w:t>Neuron, 63</w:t>
      </w:r>
      <w:r w:rsidRPr="00B711B7">
        <w:rPr>
          <w:noProof/>
        </w:rPr>
        <w:t xml:space="preserve">(4), 533-543. </w:t>
      </w:r>
    </w:p>
    <w:p w14:paraId="2BC29FB7" w14:textId="77777777" w:rsidR="00B711B7" w:rsidRPr="00B711B7" w:rsidRDefault="00B711B7" w:rsidP="00B711B7">
      <w:pPr>
        <w:pStyle w:val="EndNoteBibliography"/>
        <w:ind w:left="720" w:hanging="720"/>
        <w:rPr>
          <w:noProof/>
        </w:rPr>
      </w:pPr>
      <w:r w:rsidRPr="00B711B7">
        <w:rPr>
          <w:noProof/>
        </w:rPr>
        <w:t>Esteves, F., Parra, C., Dimberg, U., &amp; Öhman, A. (1994). Nonconscious associative learning: Pavlovian conditioning of skin conductance responses to masked fear</w:t>
      </w:r>
      <w:r w:rsidRPr="00B711B7">
        <w:rPr>
          <w:rFonts w:hint="eastAsia"/>
          <w:noProof/>
        </w:rPr>
        <w:t>‐</w:t>
      </w:r>
      <w:r w:rsidRPr="00B711B7">
        <w:rPr>
          <w:noProof/>
        </w:rPr>
        <w:t xml:space="preserve">relevant facial stimuli. </w:t>
      </w:r>
      <w:r w:rsidRPr="00B711B7">
        <w:rPr>
          <w:i/>
          <w:noProof/>
        </w:rPr>
        <w:t>Psychophysiology, 31</w:t>
      </w:r>
      <w:r w:rsidRPr="00B711B7">
        <w:rPr>
          <w:noProof/>
        </w:rPr>
        <w:t xml:space="preserve">(4), 375-385. </w:t>
      </w:r>
    </w:p>
    <w:p w14:paraId="3113523B" w14:textId="77777777" w:rsidR="00B711B7" w:rsidRPr="00B711B7" w:rsidRDefault="00B711B7" w:rsidP="00B711B7">
      <w:pPr>
        <w:pStyle w:val="EndNoteBibliography"/>
        <w:ind w:left="720" w:hanging="720"/>
        <w:rPr>
          <w:noProof/>
        </w:rPr>
      </w:pPr>
      <w:r w:rsidRPr="00B711B7">
        <w:rPr>
          <w:noProof/>
        </w:rPr>
        <w:t xml:space="preserve">Evans, F. J. (1974). The placebo response in pain reduction. </w:t>
      </w:r>
      <w:r w:rsidRPr="00B711B7">
        <w:rPr>
          <w:i/>
          <w:noProof/>
        </w:rPr>
        <w:t>Adv Neurol, 4</w:t>
      </w:r>
      <w:r w:rsidRPr="00B711B7">
        <w:rPr>
          <w:noProof/>
        </w:rPr>
        <w:t xml:space="preserve">, 289-296. </w:t>
      </w:r>
    </w:p>
    <w:p w14:paraId="29CAD1B4" w14:textId="3818CACB" w:rsidR="00B711B7" w:rsidRPr="00B711B7" w:rsidRDefault="00B711B7" w:rsidP="00B711B7">
      <w:pPr>
        <w:pStyle w:val="EndNoteBibliography"/>
        <w:ind w:left="720" w:hanging="720"/>
        <w:rPr>
          <w:noProof/>
        </w:rPr>
      </w:pPr>
      <w:r w:rsidRPr="00B711B7">
        <w:rPr>
          <w:noProof/>
        </w:rPr>
        <w:t xml:space="preserve">Fillmore, M., &amp; Vogel-Sprott, M. (1992). Expected effect of caffeine on motor performance predicts the type of response to placebo. </w:t>
      </w:r>
      <w:r w:rsidRPr="00B711B7">
        <w:rPr>
          <w:i/>
          <w:noProof/>
        </w:rPr>
        <w:t>Psychopharmacology, 106</w:t>
      </w:r>
      <w:r w:rsidRPr="00B711B7">
        <w:rPr>
          <w:noProof/>
        </w:rPr>
        <w:t xml:space="preserve">(2), 209-214.  Retrieved from </w:t>
      </w:r>
      <w:hyperlink r:id="rId18" w:history="1">
        <w:r w:rsidRPr="00B711B7">
          <w:rPr>
            <w:rStyle w:val="Hyperlink"/>
            <w:rFonts w:ascii="Times New Roman" w:hAnsi="Times New Roman"/>
            <w:noProof/>
          </w:rPr>
          <w:t>http://download.springer.com/static/pdf/487/art%3A10.1007%2FBF02801974.pdf?auth66=1426558477_ea1d9489fa9d8c3ce09de1771ebaab6d&amp;ext=.pdf</w:t>
        </w:r>
      </w:hyperlink>
    </w:p>
    <w:p w14:paraId="10427D83" w14:textId="77777777" w:rsidR="00B711B7" w:rsidRPr="00B711B7" w:rsidRDefault="00B711B7" w:rsidP="00B711B7">
      <w:pPr>
        <w:pStyle w:val="EndNoteBibliography"/>
        <w:ind w:left="720" w:hanging="720"/>
        <w:rPr>
          <w:noProof/>
        </w:rPr>
      </w:pPr>
      <w:r w:rsidRPr="00B711B7">
        <w:rPr>
          <w:noProof/>
        </w:rPr>
        <w:t xml:space="preserve">Flaten, M. A., Simonsen, T., &amp; Olsen, H. (1999). Drug-related information generates placebo and nocebo responses that modify the drug response. </w:t>
      </w:r>
      <w:r w:rsidRPr="00B711B7">
        <w:rPr>
          <w:i/>
          <w:noProof/>
        </w:rPr>
        <w:t>Psychosomatic medicine, 61</w:t>
      </w:r>
      <w:r w:rsidRPr="00B711B7">
        <w:rPr>
          <w:noProof/>
        </w:rPr>
        <w:t>(2), 250-255. doi:10.1097/00006842-199903000-00018</w:t>
      </w:r>
    </w:p>
    <w:p w14:paraId="61989072" w14:textId="77777777" w:rsidR="00B711B7" w:rsidRPr="00B711B7" w:rsidRDefault="00B711B7" w:rsidP="00B711B7">
      <w:pPr>
        <w:pStyle w:val="EndNoteBibliography"/>
        <w:ind w:left="720" w:hanging="720"/>
        <w:rPr>
          <w:noProof/>
        </w:rPr>
      </w:pPr>
      <w:r w:rsidRPr="00B711B7">
        <w:rPr>
          <w:noProof/>
        </w:rPr>
        <w:t xml:space="preserve">Frankenhaeuser, M., Järpe, G., Svan, H., &amp; Wrangsjö, B. (1963). Psychophysiological reactions to two different placebo treatments. </w:t>
      </w:r>
      <w:r w:rsidRPr="00B711B7">
        <w:rPr>
          <w:i/>
          <w:noProof/>
        </w:rPr>
        <w:t>Scandinavian Journal of Psychology, 4</w:t>
      </w:r>
      <w:r w:rsidRPr="00B711B7">
        <w:rPr>
          <w:noProof/>
        </w:rPr>
        <w:t xml:space="preserve">(1), 245-250. </w:t>
      </w:r>
    </w:p>
    <w:p w14:paraId="442B82ED" w14:textId="77777777" w:rsidR="00B711B7" w:rsidRPr="00B711B7" w:rsidRDefault="00B711B7" w:rsidP="00B711B7">
      <w:pPr>
        <w:pStyle w:val="EndNoteBibliography"/>
        <w:ind w:left="720" w:hanging="720"/>
        <w:rPr>
          <w:noProof/>
        </w:rPr>
      </w:pPr>
      <w:r w:rsidRPr="00B711B7">
        <w:rPr>
          <w:noProof/>
        </w:rPr>
        <w:t xml:space="preserve">Frankenhaeuser, M., Post, B., Hagdahl, R., &amp; Wrangsjoe, B. (1964). Effects of a depressant drug as modified by experimentally-induced expectation. </w:t>
      </w:r>
      <w:r w:rsidRPr="00B711B7">
        <w:rPr>
          <w:i/>
          <w:noProof/>
        </w:rPr>
        <w:t>Perceptual and motor skills, 18</w:t>
      </w:r>
      <w:r w:rsidRPr="00B711B7">
        <w:rPr>
          <w:noProof/>
        </w:rPr>
        <w:t xml:space="preserve">(2), 513-522. </w:t>
      </w:r>
    </w:p>
    <w:p w14:paraId="12CF5645" w14:textId="77777777" w:rsidR="00B711B7" w:rsidRPr="00B711B7" w:rsidRDefault="00B711B7" w:rsidP="00B711B7">
      <w:pPr>
        <w:pStyle w:val="EndNoteBibliography"/>
        <w:ind w:left="720" w:hanging="720"/>
        <w:rPr>
          <w:noProof/>
        </w:rPr>
      </w:pPr>
      <w:r w:rsidRPr="00B711B7">
        <w:rPr>
          <w:noProof/>
        </w:rPr>
        <w:t xml:space="preserve">Garrett, B. E., &amp; Griffiths, R. R. (1998). Physical dependence increases the relative reinforcing effects of caffeine versus placebo. </w:t>
      </w:r>
      <w:r w:rsidRPr="00B711B7">
        <w:rPr>
          <w:i/>
          <w:noProof/>
        </w:rPr>
        <w:t>Psychopharmacology, 139</w:t>
      </w:r>
      <w:r w:rsidRPr="00B711B7">
        <w:rPr>
          <w:noProof/>
        </w:rPr>
        <w:t xml:space="preserve">(3), 195-202. </w:t>
      </w:r>
    </w:p>
    <w:p w14:paraId="59E689BB" w14:textId="77777777" w:rsidR="00B711B7" w:rsidRPr="00B711B7" w:rsidRDefault="00B711B7" w:rsidP="00B711B7">
      <w:pPr>
        <w:pStyle w:val="EndNoteBibliography"/>
        <w:ind w:left="720" w:hanging="720"/>
        <w:rPr>
          <w:noProof/>
        </w:rPr>
      </w:pPr>
      <w:r w:rsidRPr="00B711B7">
        <w:rPr>
          <w:noProof/>
        </w:rPr>
        <w:t xml:space="preserve">Goetz, C. G., Leurgans, S., Raman, R., &amp; Stebbins, G. T. (2000). Objective changes in motor function during placebo treatment in PD. </w:t>
      </w:r>
      <w:r w:rsidRPr="00B711B7">
        <w:rPr>
          <w:i/>
          <w:noProof/>
        </w:rPr>
        <w:t>Neurology, 54</w:t>
      </w:r>
      <w:r w:rsidRPr="00B711B7">
        <w:rPr>
          <w:noProof/>
        </w:rPr>
        <w:t xml:space="preserve">(3), 710-710. </w:t>
      </w:r>
    </w:p>
    <w:p w14:paraId="0A35B240" w14:textId="77777777" w:rsidR="00B711B7" w:rsidRPr="00B711B7" w:rsidRDefault="00B711B7" w:rsidP="00B711B7">
      <w:pPr>
        <w:pStyle w:val="EndNoteBibliography"/>
        <w:ind w:left="720" w:hanging="720"/>
        <w:rPr>
          <w:noProof/>
        </w:rPr>
      </w:pPr>
      <w:r w:rsidRPr="00B711B7">
        <w:rPr>
          <w:noProof/>
        </w:rPr>
        <w:t xml:space="preserve">Green, D. (1964). Pre-existing Conditions, Placebo Reactions, and Side Effects. </w:t>
      </w:r>
      <w:r w:rsidRPr="00B711B7">
        <w:rPr>
          <w:i/>
          <w:noProof/>
        </w:rPr>
        <w:t>Annals of Internal medicine, 60</w:t>
      </w:r>
      <w:r w:rsidRPr="00B711B7">
        <w:rPr>
          <w:noProof/>
        </w:rPr>
        <w:t xml:space="preserve">(2_Part_1), 255-265. </w:t>
      </w:r>
    </w:p>
    <w:p w14:paraId="1CA6B365" w14:textId="77777777" w:rsidR="00B711B7" w:rsidRPr="00B711B7" w:rsidRDefault="00B711B7" w:rsidP="00B711B7">
      <w:pPr>
        <w:pStyle w:val="EndNoteBibliography"/>
        <w:ind w:left="720" w:hanging="720"/>
        <w:rPr>
          <w:noProof/>
        </w:rPr>
      </w:pPr>
      <w:r w:rsidRPr="00B711B7">
        <w:rPr>
          <w:noProof/>
        </w:rPr>
        <w:t xml:space="preserve">Grevert, P., Albert, L. H., &amp; Goldstein, A. (1983). Partial antagonism of placebo analgesia by naloxone. </w:t>
      </w:r>
      <w:r w:rsidRPr="00B711B7">
        <w:rPr>
          <w:i/>
          <w:noProof/>
        </w:rPr>
        <w:t>PAIN, 16</w:t>
      </w:r>
      <w:r w:rsidRPr="00B711B7">
        <w:rPr>
          <w:noProof/>
        </w:rPr>
        <w:t>(2), 129-143. doi:10.1016/0304-3959(83)90203-8</w:t>
      </w:r>
    </w:p>
    <w:p w14:paraId="35E9162E" w14:textId="77777777" w:rsidR="00B711B7" w:rsidRPr="00B711B7" w:rsidRDefault="00B711B7" w:rsidP="00B711B7">
      <w:pPr>
        <w:pStyle w:val="EndNoteBibliography"/>
        <w:ind w:left="720" w:hanging="720"/>
        <w:rPr>
          <w:noProof/>
        </w:rPr>
      </w:pPr>
      <w:r w:rsidRPr="00B711B7">
        <w:rPr>
          <w:noProof/>
        </w:rPr>
        <w:t xml:space="preserve">Hope, D. A., &amp; Heimberg, R. G. (1988). Public and private self-consciousness and social phobia. </w:t>
      </w:r>
      <w:r w:rsidRPr="00B711B7">
        <w:rPr>
          <w:i/>
          <w:noProof/>
        </w:rPr>
        <w:t>Journal of personality assessment, 52</w:t>
      </w:r>
      <w:r w:rsidRPr="00B711B7">
        <w:rPr>
          <w:noProof/>
        </w:rPr>
        <w:t>(4), 626-639. doi:10.1207/s15327752jpa5204_3</w:t>
      </w:r>
    </w:p>
    <w:p w14:paraId="615107E6" w14:textId="77777777" w:rsidR="00B711B7" w:rsidRPr="00B711B7" w:rsidRDefault="00B711B7" w:rsidP="00B711B7">
      <w:pPr>
        <w:pStyle w:val="EndNoteBibliography"/>
        <w:ind w:left="720" w:hanging="720"/>
        <w:rPr>
          <w:noProof/>
        </w:rPr>
      </w:pPr>
      <w:r w:rsidRPr="00B711B7">
        <w:rPr>
          <w:noProof/>
        </w:rPr>
        <w:t xml:space="preserve">Howard, G. S., Ralph, K. M., Gulanick, N. A., Maxwell, S. E., Nance, D. W., &amp; Gerber, S. K. (1979). Internal invalidity in pretest-posttest self-report evaluations and a re-evaluation of retrospective pretests. </w:t>
      </w:r>
      <w:r w:rsidRPr="00B711B7">
        <w:rPr>
          <w:i/>
          <w:noProof/>
        </w:rPr>
        <w:t>Applied Psychological Measurement, 3</w:t>
      </w:r>
      <w:r w:rsidRPr="00B711B7">
        <w:rPr>
          <w:noProof/>
        </w:rPr>
        <w:t xml:space="preserve">(1), 1-23. </w:t>
      </w:r>
    </w:p>
    <w:p w14:paraId="2D2718C9" w14:textId="77777777" w:rsidR="00B711B7" w:rsidRPr="00B711B7" w:rsidRDefault="00B711B7" w:rsidP="00B711B7">
      <w:pPr>
        <w:pStyle w:val="EndNoteBibliography"/>
        <w:ind w:left="720" w:hanging="720"/>
        <w:rPr>
          <w:noProof/>
        </w:rPr>
      </w:pPr>
      <w:r w:rsidRPr="00B711B7">
        <w:rPr>
          <w:noProof/>
        </w:rPr>
        <w:t xml:space="preserve">Hróbjartsson, A., &amp; Gøtzsche, P. C. (2001). Is the placebo powerless? An analysis of clinical trials comparing placebo with no treatment. </w:t>
      </w:r>
      <w:r w:rsidRPr="00B711B7">
        <w:rPr>
          <w:i/>
          <w:noProof/>
        </w:rPr>
        <w:t>New England Journal of Medicine, 344</w:t>
      </w:r>
      <w:r w:rsidRPr="00B711B7">
        <w:rPr>
          <w:noProof/>
        </w:rPr>
        <w:t xml:space="preserve">(21), 1594-1602. </w:t>
      </w:r>
    </w:p>
    <w:p w14:paraId="79A4B069" w14:textId="77777777" w:rsidR="00B711B7" w:rsidRPr="00B711B7" w:rsidRDefault="00B711B7" w:rsidP="00B711B7">
      <w:pPr>
        <w:pStyle w:val="EndNoteBibliography"/>
        <w:ind w:left="720" w:hanging="720"/>
        <w:rPr>
          <w:noProof/>
        </w:rPr>
      </w:pPr>
      <w:r w:rsidRPr="00B711B7">
        <w:rPr>
          <w:noProof/>
        </w:rPr>
        <w:t xml:space="preserve">Hull, J. G., &amp; Bond, C. F. (1986). Social and behavioral consequences of alcohol consumption and expectancy: a meta-analysis. </w:t>
      </w:r>
      <w:r w:rsidRPr="00B711B7">
        <w:rPr>
          <w:i/>
          <w:noProof/>
        </w:rPr>
        <w:t>Psychological Bulletin, 99</w:t>
      </w:r>
      <w:r w:rsidRPr="00B711B7">
        <w:rPr>
          <w:noProof/>
        </w:rPr>
        <w:t xml:space="preserve">(3), 347. </w:t>
      </w:r>
    </w:p>
    <w:p w14:paraId="20CA82D8" w14:textId="77777777" w:rsidR="00B711B7" w:rsidRPr="00B711B7" w:rsidRDefault="00B711B7" w:rsidP="00B711B7">
      <w:pPr>
        <w:pStyle w:val="EndNoteBibliography"/>
        <w:ind w:left="720" w:hanging="720"/>
        <w:rPr>
          <w:noProof/>
        </w:rPr>
      </w:pPr>
      <w:r w:rsidRPr="00B711B7">
        <w:rPr>
          <w:noProof/>
        </w:rPr>
        <w:t xml:space="preserve">Ikemi, Y., &amp; Nakagawa, S. (1962). A psychosomatic study of contagious dermatitis. </w:t>
      </w:r>
      <w:r w:rsidRPr="00B711B7">
        <w:rPr>
          <w:i/>
          <w:noProof/>
        </w:rPr>
        <w:t>Kyushu Journal of Medical Science, 13</w:t>
      </w:r>
      <w:r w:rsidRPr="00B711B7">
        <w:rPr>
          <w:noProof/>
        </w:rPr>
        <w:t xml:space="preserve">, 335-350. </w:t>
      </w:r>
    </w:p>
    <w:p w14:paraId="4C9064AE" w14:textId="77777777" w:rsidR="00B711B7" w:rsidRPr="00B711B7" w:rsidRDefault="00B711B7" w:rsidP="00B711B7">
      <w:pPr>
        <w:pStyle w:val="EndNoteBibliography"/>
        <w:ind w:left="720" w:hanging="720"/>
        <w:rPr>
          <w:noProof/>
        </w:rPr>
      </w:pPr>
      <w:r w:rsidRPr="00B711B7">
        <w:rPr>
          <w:noProof/>
        </w:rPr>
        <w:t xml:space="preserve">Jones, H. E., Herning, R. I., Cadet, J. L., &amp; Griffiths, R. R. (2000). Caffeine withdrawal increases cerebral blood flow velocity and alters quantitative electroencephalography (EEG) activity. </w:t>
      </w:r>
      <w:r w:rsidRPr="00B711B7">
        <w:rPr>
          <w:i/>
          <w:noProof/>
        </w:rPr>
        <w:t>Psychopharmacology, 147</w:t>
      </w:r>
      <w:r w:rsidRPr="00B711B7">
        <w:rPr>
          <w:noProof/>
        </w:rPr>
        <w:t xml:space="preserve">(4), 371-377. </w:t>
      </w:r>
    </w:p>
    <w:p w14:paraId="278ADC04" w14:textId="77777777" w:rsidR="00B711B7" w:rsidRPr="00B711B7" w:rsidRDefault="00B711B7" w:rsidP="00B711B7">
      <w:pPr>
        <w:pStyle w:val="EndNoteBibliography"/>
        <w:ind w:left="720" w:hanging="720"/>
        <w:rPr>
          <w:noProof/>
        </w:rPr>
      </w:pPr>
      <w:r w:rsidRPr="00B711B7">
        <w:rPr>
          <w:noProof/>
        </w:rPr>
        <w:t xml:space="preserve">Khosla, P., Bajaj, V., Sharma, G., &amp; Mishra, K. (1992). Background noise in healthy volunteers-a consideration in adverse drug reaction studies. </w:t>
      </w:r>
      <w:r w:rsidRPr="00B711B7">
        <w:rPr>
          <w:i/>
          <w:noProof/>
        </w:rPr>
        <w:t>Indian journal of physiology and pharmacology, 36</w:t>
      </w:r>
      <w:r w:rsidRPr="00B711B7">
        <w:rPr>
          <w:noProof/>
        </w:rPr>
        <w:t xml:space="preserve">, 259-259. </w:t>
      </w:r>
    </w:p>
    <w:p w14:paraId="79B89764" w14:textId="77777777" w:rsidR="00B711B7" w:rsidRPr="00B711B7" w:rsidRDefault="00B711B7" w:rsidP="00B711B7">
      <w:pPr>
        <w:pStyle w:val="EndNoteBibliography"/>
        <w:ind w:left="720" w:hanging="720"/>
        <w:rPr>
          <w:noProof/>
        </w:rPr>
      </w:pPr>
      <w:r w:rsidRPr="00B711B7">
        <w:rPr>
          <w:noProof/>
        </w:rPr>
        <w:t xml:space="preserve">Kimble, C. E., &amp; Zehr, H. D. (1982). Self-Consciousness, Information Load, Self-Presentation, and Memory in a Social Situation. </w:t>
      </w:r>
      <w:r w:rsidRPr="00B711B7">
        <w:rPr>
          <w:i/>
          <w:noProof/>
        </w:rPr>
        <w:t>Journal of Social Psychology, 118</w:t>
      </w:r>
      <w:r w:rsidRPr="00B711B7">
        <w:rPr>
          <w:noProof/>
        </w:rPr>
        <w:t>(1), 39-46. doi:10.1080/00224545.1982.9924416</w:t>
      </w:r>
    </w:p>
    <w:p w14:paraId="1FD7FA3D" w14:textId="77777777" w:rsidR="00B711B7" w:rsidRPr="00B711B7" w:rsidRDefault="00B711B7" w:rsidP="00B711B7">
      <w:pPr>
        <w:pStyle w:val="EndNoteBibliography"/>
        <w:ind w:left="720" w:hanging="720"/>
        <w:rPr>
          <w:noProof/>
        </w:rPr>
      </w:pPr>
      <w:r w:rsidRPr="00B711B7">
        <w:rPr>
          <w:noProof/>
        </w:rPr>
        <w:t xml:space="preserve">Kirsch, I. (1999). Specifying Nonspecifics: Psychological. </w:t>
      </w:r>
      <w:r w:rsidRPr="00B711B7">
        <w:rPr>
          <w:i/>
          <w:noProof/>
        </w:rPr>
        <w:t>The placebo effect: An interdisciplinary exploration, 8</w:t>
      </w:r>
      <w:r w:rsidRPr="00B711B7">
        <w:rPr>
          <w:noProof/>
        </w:rPr>
        <w:t xml:space="preserve">, 166. </w:t>
      </w:r>
    </w:p>
    <w:p w14:paraId="7A9DDBC1" w14:textId="77777777" w:rsidR="00B711B7" w:rsidRPr="00B711B7" w:rsidRDefault="00B711B7" w:rsidP="00B711B7">
      <w:pPr>
        <w:pStyle w:val="EndNoteBibliography"/>
        <w:ind w:left="720" w:hanging="720"/>
        <w:rPr>
          <w:noProof/>
        </w:rPr>
      </w:pPr>
      <w:r w:rsidRPr="00B711B7">
        <w:rPr>
          <w:noProof/>
        </w:rPr>
        <w:t xml:space="preserve">Kirsch, I., &amp; Rosadino, M. J. (1993). Do double-blind studies with informed consent yield externally valid results? An empirical test. </w:t>
      </w:r>
      <w:r w:rsidRPr="00B711B7">
        <w:rPr>
          <w:i/>
          <w:noProof/>
        </w:rPr>
        <w:t>Psychopharmacology, 110</w:t>
      </w:r>
      <w:r w:rsidRPr="00B711B7">
        <w:rPr>
          <w:noProof/>
        </w:rPr>
        <w:t>(4), 437-442. doi:10.1007/BF02244650</w:t>
      </w:r>
    </w:p>
    <w:p w14:paraId="302E79BF" w14:textId="77777777" w:rsidR="00B711B7" w:rsidRPr="00B711B7" w:rsidRDefault="00B711B7" w:rsidP="00B711B7">
      <w:pPr>
        <w:pStyle w:val="EndNoteBibliography"/>
        <w:ind w:left="720" w:hanging="720"/>
        <w:rPr>
          <w:noProof/>
        </w:rPr>
      </w:pPr>
      <w:r w:rsidRPr="00B711B7">
        <w:rPr>
          <w:noProof/>
        </w:rPr>
        <w:t xml:space="preserve">Kirsch, I., &amp; Weixel, L. J. (1988). Double-blind versus deceptive administration of a placebo. </w:t>
      </w:r>
      <w:r w:rsidRPr="00B711B7">
        <w:rPr>
          <w:i/>
          <w:noProof/>
        </w:rPr>
        <w:t>Behavioral Neuroscience, 102</w:t>
      </w:r>
      <w:r w:rsidRPr="00B711B7">
        <w:rPr>
          <w:noProof/>
        </w:rPr>
        <w:t>(2), 319-323. doi:10.1037/0735-7044.102.2.319</w:t>
      </w:r>
    </w:p>
    <w:p w14:paraId="0A7E894D" w14:textId="77777777" w:rsidR="00B711B7" w:rsidRPr="00B711B7" w:rsidRDefault="00B711B7" w:rsidP="00B711B7">
      <w:pPr>
        <w:pStyle w:val="EndNoteBibliography"/>
        <w:ind w:left="720" w:hanging="720"/>
        <w:rPr>
          <w:noProof/>
        </w:rPr>
      </w:pPr>
      <w:r w:rsidRPr="00B711B7">
        <w:rPr>
          <w:noProof/>
        </w:rPr>
        <w:t xml:space="preserve">Klopfer, B. (1957). Psychological variables in human cancer. </w:t>
      </w:r>
      <w:r w:rsidRPr="00B711B7">
        <w:rPr>
          <w:i/>
          <w:noProof/>
        </w:rPr>
        <w:t>Journal of Projective Techniques, 21</w:t>
      </w:r>
      <w:r w:rsidRPr="00B711B7">
        <w:rPr>
          <w:noProof/>
        </w:rPr>
        <w:t xml:space="preserve">(4), 331-340. </w:t>
      </w:r>
    </w:p>
    <w:p w14:paraId="5E1F0F24" w14:textId="77777777" w:rsidR="00B711B7" w:rsidRPr="00B711B7" w:rsidRDefault="00B711B7" w:rsidP="00B711B7">
      <w:pPr>
        <w:pStyle w:val="EndNoteBibliography"/>
        <w:ind w:left="720" w:hanging="720"/>
        <w:rPr>
          <w:noProof/>
        </w:rPr>
      </w:pPr>
      <w:r w:rsidRPr="00B711B7">
        <w:rPr>
          <w:noProof/>
        </w:rPr>
        <w:t xml:space="preserve">Knight, L. J., Barbaree, H. E., &amp; Boland, F. J. (1986). Alcohol and the balanced-placebo design: The role of experimenter demands in expectancy. </w:t>
      </w:r>
      <w:r w:rsidRPr="00B711B7">
        <w:rPr>
          <w:i/>
          <w:noProof/>
        </w:rPr>
        <w:t>Journal of Abnormal Psychology, 95</w:t>
      </w:r>
      <w:r w:rsidRPr="00B711B7">
        <w:rPr>
          <w:noProof/>
        </w:rPr>
        <w:t>(4), 335-340. doi:10.1037/0021-843X.95.4.335</w:t>
      </w:r>
    </w:p>
    <w:p w14:paraId="6DD69256" w14:textId="77777777" w:rsidR="00B711B7" w:rsidRPr="00B711B7" w:rsidRDefault="00B711B7" w:rsidP="00B711B7">
      <w:pPr>
        <w:pStyle w:val="EndNoteBibliography"/>
        <w:ind w:left="720" w:hanging="720"/>
        <w:rPr>
          <w:noProof/>
        </w:rPr>
      </w:pPr>
      <w:r w:rsidRPr="00B711B7">
        <w:rPr>
          <w:noProof/>
        </w:rPr>
        <w:t xml:space="preserve">Korol, B., Sletten, I., &amp; Brown, M. (1966). Conditioned physiological adaptation to anticholinergic drugs. </w:t>
      </w:r>
      <w:r w:rsidRPr="00B711B7">
        <w:rPr>
          <w:i/>
          <w:noProof/>
        </w:rPr>
        <w:t>American Journal of Physiology--Legacy Content, 211</w:t>
      </w:r>
      <w:r w:rsidRPr="00B711B7">
        <w:rPr>
          <w:noProof/>
        </w:rPr>
        <w:t xml:space="preserve">(4), 911-914. </w:t>
      </w:r>
    </w:p>
    <w:p w14:paraId="5D3865AA" w14:textId="77777777" w:rsidR="00B711B7" w:rsidRPr="00B711B7" w:rsidRDefault="00B711B7" w:rsidP="00B711B7">
      <w:pPr>
        <w:pStyle w:val="EndNoteBibliography"/>
        <w:ind w:left="720" w:hanging="720"/>
        <w:rPr>
          <w:noProof/>
        </w:rPr>
      </w:pPr>
      <w:r w:rsidRPr="00B711B7">
        <w:rPr>
          <w:noProof/>
        </w:rPr>
        <w:t xml:space="preserve">Laksa, E., &amp; Sunshine, A. (1973). Anticipation of analgesia, a placebo effect. </w:t>
      </w:r>
      <w:r w:rsidRPr="00B711B7">
        <w:rPr>
          <w:i/>
          <w:noProof/>
        </w:rPr>
        <w:t>Headache: The Journal of Head and Face Pain, 13</w:t>
      </w:r>
      <w:r w:rsidRPr="00B711B7">
        <w:rPr>
          <w:noProof/>
        </w:rPr>
        <w:t xml:space="preserve">(1), 1-11. </w:t>
      </w:r>
    </w:p>
    <w:p w14:paraId="022F5DF7" w14:textId="77777777" w:rsidR="00B711B7" w:rsidRPr="00B711B7" w:rsidRDefault="00B711B7" w:rsidP="00B711B7">
      <w:pPr>
        <w:pStyle w:val="EndNoteBibliography"/>
        <w:ind w:left="720" w:hanging="720"/>
        <w:rPr>
          <w:noProof/>
        </w:rPr>
      </w:pPr>
      <w:r w:rsidRPr="00B711B7">
        <w:rPr>
          <w:noProof/>
        </w:rPr>
        <w:t xml:space="preserve">Lang, W., Brown, M., Gershon, S., &amp; Korol, B. (1966). Classical and physiologic adaptive conditioned responses to anticholinergic drugs in conscious dogs. </w:t>
      </w:r>
      <w:r w:rsidRPr="00B711B7">
        <w:rPr>
          <w:i/>
          <w:noProof/>
        </w:rPr>
        <w:t>International journal of neuropharmacology, 5</w:t>
      </w:r>
      <w:r w:rsidRPr="00B711B7">
        <w:rPr>
          <w:noProof/>
        </w:rPr>
        <w:t xml:space="preserve">(4), 311-315. </w:t>
      </w:r>
    </w:p>
    <w:p w14:paraId="5FB4C94A" w14:textId="77777777" w:rsidR="00B711B7" w:rsidRPr="00B711B7" w:rsidRDefault="00B711B7" w:rsidP="00B711B7">
      <w:pPr>
        <w:pStyle w:val="EndNoteBibliography"/>
        <w:ind w:left="720" w:hanging="720"/>
        <w:rPr>
          <w:noProof/>
        </w:rPr>
      </w:pPr>
      <w:r w:rsidRPr="00B711B7">
        <w:rPr>
          <w:noProof/>
        </w:rPr>
        <w:t xml:space="preserve">Lê, A. D., Poulos, C. X., &amp; Cappell, H. (1979). Conditioned tolerance to the hypothermic effect of ethyl alcohol. </w:t>
      </w:r>
      <w:r w:rsidRPr="00B711B7">
        <w:rPr>
          <w:i/>
          <w:noProof/>
        </w:rPr>
        <w:t>Science, 206</w:t>
      </w:r>
      <w:r w:rsidRPr="00B711B7">
        <w:rPr>
          <w:noProof/>
        </w:rPr>
        <w:t xml:space="preserve">(4422), 1109-1110. </w:t>
      </w:r>
    </w:p>
    <w:p w14:paraId="15E57F77" w14:textId="77777777" w:rsidR="00B711B7" w:rsidRPr="00B711B7" w:rsidRDefault="00B711B7" w:rsidP="00B711B7">
      <w:pPr>
        <w:pStyle w:val="EndNoteBibliography"/>
        <w:ind w:left="720" w:hanging="720"/>
        <w:rPr>
          <w:noProof/>
        </w:rPr>
      </w:pPr>
      <w:r w:rsidRPr="00B711B7">
        <w:rPr>
          <w:noProof/>
        </w:rPr>
        <w:t xml:space="preserve">Lehrer, P. M., Isenberg, S., &amp; Hochron, S. M. (1993). Asthma and emotion: a review. </w:t>
      </w:r>
      <w:r w:rsidRPr="00B711B7">
        <w:rPr>
          <w:i/>
          <w:noProof/>
        </w:rPr>
        <w:t>Journal of Asthma, 30</w:t>
      </w:r>
      <w:r w:rsidRPr="00B711B7">
        <w:rPr>
          <w:noProof/>
        </w:rPr>
        <w:t xml:space="preserve">(1), 5-21. </w:t>
      </w:r>
    </w:p>
    <w:p w14:paraId="24A51D29" w14:textId="52D40197" w:rsidR="00B711B7" w:rsidRPr="00B711B7" w:rsidRDefault="00B711B7" w:rsidP="00B711B7">
      <w:pPr>
        <w:pStyle w:val="EndNoteBibliography"/>
        <w:ind w:left="720" w:hanging="720"/>
        <w:rPr>
          <w:noProof/>
        </w:rPr>
      </w:pPr>
      <w:r w:rsidRPr="00B711B7">
        <w:rPr>
          <w:noProof/>
        </w:rPr>
        <w:t xml:space="preserve">Levine, J., Gordon, N., &amp; Fields, H. (1978). The mechanism of placebo analgesia. </w:t>
      </w:r>
      <w:r w:rsidRPr="00B711B7">
        <w:rPr>
          <w:i/>
          <w:noProof/>
        </w:rPr>
        <w:t>The Lancet, 312</w:t>
      </w:r>
      <w:r w:rsidRPr="00B711B7">
        <w:rPr>
          <w:noProof/>
        </w:rPr>
        <w:t xml:space="preserve">(8091), 654-657.  Retrieved from </w:t>
      </w:r>
      <w:hyperlink r:id="rId19" w:history="1">
        <w:r w:rsidRPr="00B711B7">
          <w:rPr>
            <w:rStyle w:val="Hyperlink"/>
            <w:rFonts w:ascii="Times New Roman" w:hAnsi="Times New Roman"/>
            <w:noProof/>
          </w:rPr>
          <w:t>http://www.thelancet.com/journals/lancet/article/PIIS0140-6736(78)92762-9/abstract</w:t>
        </w:r>
      </w:hyperlink>
    </w:p>
    <w:p w14:paraId="34DB4547" w14:textId="77777777" w:rsidR="00B711B7" w:rsidRPr="00B711B7" w:rsidRDefault="00B711B7" w:rsidP="00B711B7">
      <w:pPr>
        <w:pStyle w:val="EndNoteBibliography"/>
        <w:ind w:left="720" w:hanging="720"/>
        <w:rPr>
          <w:noProof/>
        </w:rPr>
      </w:pPr>
      <w:r w:rsidRPr="00B711B7">
        <w:rPr>
          <w:noProof/>
        </w:rPr>
        <w:t xml:space="preserve">Longo, D. L., Duffey, P. L., Kopp, W. C., Heyes, M. P., Alvord, W. G., Sharfman, W. H., . . . Rosenstein, D. L. (1999). Conditioned Immune Response to Interferon-γ in Humans. </w:t>
      </w:r>
      <w:r w:rsidRPr="00B711B7">
        <w:rPr>
          <w:i/>
          <w:noProof/>
        </w:rPr>
        <w:t>Clinical Immunology, 90</w:t>
      </w:r>
      <w:r w:rsidRPr="00B711B7">
        <w:rPr>
          <w:noProof/>
        </w:rPr>
        <w:t>(2), 173-181. doi:10.1006/clim.1998.4637</w:t>
      </w:r>
    </w:p>
    <w:p w14:paraId="4BD65F82" w14:textId="77777777" w:rsidR="00B711B7" w:rsidRPr="00B711B7" w:rsidRDefault="00B711B7" w:rsidP="00B711B7">
      <w:pPr>
        <w:pStyle w:val="EndNoteBibliography"/>
        <w:ind w:left="720" w:hanging="720"/>
        <w:rPr>
          <w:noProof/>
        </w:rPr>
      </w:pPr>
      <w:r w:rsidRPr="00B711B7">
        <w:rPr>
          <w:noProof/>
        </w:rPr>
        <w:t xml:space="preserve">Luparello, T., Lyons, H. A., Bleecker, E. R., &amp; McFadden, E. R. (1968). Influences of suggestion on airway reactivity in asthmatic subjects. </w:t>
      </w:r>
      <w:r w:rsidRPr="00B711B7">
        <w:rPr>
          <w:i/>
          <w:noProof/>
        </w:rPr>
        <w:t>Psychosomatic medicine, 30</w:t>
      </w:r>
      <w:r w:rsidRPr="00B711B7">
        <w:rPr>
          <w:noProof/>
        </w:rPr>
        <w:t xml:space="preserve">(6), 819-825. </w:t>
      </w:r>
    </w:p>
    <w:p w14:paraId="72DA161A" w14:textId="77777777" w:rsidR="00B711B7" w:rsidRPr="00B711B7" w:rsidRDefault="00B711B7" w:rsidP="00B711B7">
      <w:pPr>
        <w:pStyle w:val="EndNoteBibliography"/>
        <w:ind w:left="720" w:hanging="720"/>
        <w:rPr>
          <w:noProof/>
        </w:rPr>
      </w:pPr>
      <w:r w:rsidRPr="00B711B7">
        <w:rPr>
          <w:noProof/>
        </w:rPr>
        <w:t xml:space="preserve">Mansell, W., Clark, D. M., Ehlers, A., &amp; Chen, Y.-P. (1999). Social Anxiety and Attention away from Emotional Faces. </w:t>
      </w:r>
      <w:r w:rsidRPr="00B711B7">
        <w:rPr>
          <w:i/>
          <w:noProof/>
        </w:rPr>
        <w:t>Cognition &amp; Emotion, 13</w:t>
      </w:r>
      <w:r w:rsidRPr="00B711B7">
        <w:rPr>
          <w:noProof/>
        </w:rPr>
        <w:t>(6), 673-690. doi:10.1080/026999399379032</w:t>
      </w:r>
    </w:p>
    <w:p w14:paraId="328EBCB6" w14:textId="77777777" w:rsidR="00B711B7" w:rsidRPr="00B711B7" w:rsidRDefault="00B711B7" w:rsidP="00B711B7">
      <w:pPr>
        <w:pStyle w:val="EndNoteBibliography"/>
        <w:ind w:left="720" w:hanging="720"/>
        <w:rPr>
          <w:noProof/>
        </w:rPr>
      </w:pPr>
      <w:r w:rsidRPr="00B711B7">
        <w:rPr>
          <w:noProof/>
        </w:rPr>
        <w:t xml:space="preserve">Marlatt, G. A., &amp; Rohsenow, D. J. (1980). Cognitive processes in alcohol use: Expectancy and the balanced placebo design. </w:t>
      </w:r>
      <w:r w:rsidRPr="00B711B7">
        <w:rPr>
          <w:i/>
          <w:noProof/>
        </w:rPr>
        <w:t>Advances in substance abuse: Behavioral and biological research, 1</w:t>
      </w:r>
      <w:r w:rsidRPr="00B711B7">
        <w:rPr>
          <w:noProof/>
        </w:rPr>
        <w:t xml:space="preserve">, 159-199. </w:t>
      </w:r>
    </w:p>
    <w:p w14:paraId="58D2A352" w14:textId="77777777" w:rsidR="00B711B7" w:rsidRPr="00B711B7" w:rsidRDefault="00B711B7" w:rsidP="00B711B7">
      <w:pPr>
        <w:pStyle w:val="EndNoteBibliography"/>
        <w:ind w:left="720" w:hanging="720"/>
        <w:rPr>
          <w:noProof/>
        </w:rPr>
      </w:pPr>
      <w:r w:rsidRPr="00B711B7">
        <w:rPr>
          <w:noProof/>
        </w:rPr>
        <w:t xml:space="preserve">McFillin, R. K., Cahn, S. C., Burks, V. S., Levine, M. P., Loney, S. L., &amp; Levine, R. L. (2012). Social information-processing and coping in adolescent females diagnosed with an eating disorder: Toward a greater understanding of control. </w:t>
      </w:r>
      <w:r w:rsidRPr="00B711B7">
        <w:rPr>
          <w:i/>
          <w:noProof/>
        </w:rPr>
        <w:t>Eating disorders, 20</w:t>
      </w:r>
      <w:r w:rsidRPr="00B711B7">
        <w:rPr>
          <w:noProof/>
        </w:rPr>
        <w:t xml:space="preserve">(1), 42-59. </w:t>
      </w:r>
    </w:p>
    <w:p w14:paraId="5A7F07B8" w14:textId="7D2B39AE" w:rsidR="00B711B7" w:rsidRPr="00B711B7" w:rsidRDefault="00B711B7" w:rsidP="00B711B7">
      <w:pPr>
        <w:pStyle w:val="EndNoteBibliography"/>
        <w:ind w:left="720" w:hanging="720"/>
        <w:rPr>
          <w:noProof/>
        </w:rPr>
      </w:pPr>
      <w:r w:rsidRPr="00B711B7">
        <w:rPr>
          <w:noProof/>
        </w:rPr>
        <w:t xml:space="preserve">McNally, G. P., Pigg, M., &amp; Weidemann, G. (2004). Opioid receptors in the midbrain periaqueductal gray regulate extinction of pavlovian fear conditioning. </w:t>
      </w:r>
      <w:r w:rsidRPr="00B711B7">
        <w:rPr>
          <w:i/>
          <w:noProof/>
        </w:rPr>
        <w:t>The Journal of Neuroscience, 24</w:t>
      </w:r>
      <w:r w:rsidRPr="00B711B7">
        <w:rPr>
          <w:noProof/>
        </w:rPr>
        <w:t xml:space="preserve">(31), 6912-6919.  Retrieved from </w:t>
      </w:r>
      <w:hyperlink r:id="rId20" w:history="1">
        <w:r w:rsidRPr="00B711B7">
          <w:rPr>
            <w:rStyle w:val="Hyperlink"/>
            <w:rFonts w:ascii="Times New Roman" w:hAnsi="Times New Roman"/>
            <w:noProof/>
          </w:rPr>
          <w:t>http://www.jneurosci.org/content/24/31/6912.full.pdf</w:t>
        </w:r>
      </w:hyperlink>
    </w:p>
    <w:p w14:paraId="6E6F0E58" w14:textId="77777777" w:rsidR="00B711B7" w:rsidRPr="00B711B7" w:rsidRDefault="00B711B7" w:rsidP="00B711B7">
      <w:pPr>
        <w:pStyle w:val="EndNoteBibliography"/>
        <w:ind w:left="720" w:hanging="720"/>
        <w:rPr>
          <w:noProof/>
        </w:rPr>
      </w:pPr>
      <w:r w:rsidRPr="00B711B7">
        <w:rPr>
          <w:noProof/>
        </w:rPr>
        <w:t xml:space="preserve">McNally, G. P., &amp; Westbrook, R. F. (2003). Opioid Receptors Regulate the Extinction of Pavlovian Fear Conditioning. </w:t>
      </w:r>
      <w:r w:rsidRPr="00B711B7">
        <w:rPr>
          <w:i/>
          <w:noProof/>
        </w:rPr>
        <w:t>Behavioral Neuroscience, 117</w:t>
      </w:r>
      <w:r w:rsidRPr="00B711B7">
        <w:rPr>
          <w:noProof/>
        </w:rPr>
        <w:t>(6), 1292-1301. doi:10.1037/0735-7044.117.6.1292</w:t>
      </w:r>
    </w:p>
    <w:p w14:paraId="1025A2AD" w14:textId="77777777" w:rsidR="00B711B7" w:rsidRPr="00B711B7" w:rsidRDefault="00B711B7" w:rsidP="00B711B7">
      <w:pPr>
        <w:pStyle w:val="EndNoteBibliography"/>
        <w:ind w:left="720" w:hanging="720"/>
        <w:rPr>
          <w:noProof/>
        </w:rPr>
      </w:pPr>
      <w:r w:rsidRPr="00B711B7">
        <w:rPr>
          <w:noProof/>
        </w:rPr>
        <w:t xml:space="preserve">Mellings, T. M. B., &amp; Alden, L. E. (2000). Cognitive processes in social anxiety: the effects of self-focus, rumination and anticipatory processing. </w:t>
      </w:r>
      <w:r w:rsidRPr="00B711B7">
        <w:rPr>
          <w:i/>
          <w:noProof/>
        </w:rPr>
        <w:t>Behaviour Research and Therapy, 38</w:t>
      </w:r>
      <w:r w:rsidRPr="00B711B7">
        <w:rPr>
          <w:noProof/>
        </w:rPr>
        <w:t>(3), 243-257. doi:10.1016/S0005-7967(99)00040-6</w:t>
      </w:r>
    </w:p>
    <w:p w14:paraId="39403C1C" w14:textId="77777777" w:rsidR="00B711B7" w:rsidRPr="00B711B7" w:rsidRDefault="00B711B7" w:rsidP="00B711B7">
      <w:pPr>
        <w:pStyle w:val="EndNoteBibliography"/>
        <w:ind w:left="720" w:hanging="720"/>
        <w:rPr>
          <w:noProof/>
        </w:rPr>
      </w:pPr>
      <w:r w:rsidRPr="00B711B7">
        <w:rPr>
          <w:noProof/>
        </w:rPr>
        <w:t xml:space="preserve">Mitchell, C. J., De Houwer, J., &amp; Lovibond, P. F. (2009). The propositional nature of human associative learning. </w:t>
      </w:r>
      <w:r w:rsidRPr="00B711B7">
        <w:rPr>
          <w:i/>
          <w:noProof/>
        </w:rPr>
        <w:t>Behavioral and Brain Sciences, 32</w:t>
      </w:r>
      <w:r w:rsidRPr="00B711B7">
        <w:rPr>
          <w:noProof/>
        </w:rPr>
        <w:t xml:space="preserve">(02), 183-198. </w:t>
      </w:r>
    </w:p>
    <w:p w14:paraId="19E1B25D" w14:textId="06CD5178" w:rsidR="00B711B7" w:rsidRPr="00B711B7" w:rsidRDefault="00B711B7" w:rsidP="00B711B7">
      <w:pPr>
        <w:pStyle w:val="EndNoteBibliography"/>
        <w:ind w:left="720" w:hanging="720"/>
        <w:rPr>
          <w:noProof/>
        </w:rPr>
      </w:pPr>
      <w:r w:rsidRPr="00B711B7">
        <w:rPr>
          <w:noProof/>
        </w:rPr>
        <w:t xml:space="preserve">Montgomery, G., &amp; Kirsch, I. (1996). Mechanisms of placebo pain reduction: an empirical investigation. </w:t>
      </w:r>
      <w:r w:rsidRPr="00B711B7">
        <w:rPr>
          <w:i/>
          <w:noProof/>
        </w:rPr>
        <w:t>Psychological Science, 7</w:t>
      </w:r>
      <w:r w:rsidRPr="00B711B7">
        <w:rPr>
          <w:noProof/>
        </w:rPr>
        <w:t xml:space="preserve">(3), 174-176.  Retrieved from </w:t>
      </w:r>
      <w:hyperlink r:id="rId21" w:history="1">
        <w:r w:rsidRPr="00B711B7">
          <w:rPr>
            <w:rStyle w:val="Hyperlink"/>
            <w:rFonts w:ascii="Times New Roman" w:hAnsi="Times New Roman"/>
            <w:noProof/>
          </w:rPr>
          <w:t>http://pss.sagepub.com/content/7/3/174.full.pdf</w:t>
        </w:r>
      </w:hyperlink>
    </w:p>
    <w:p w14:paraId="6ED5C96A" w14:textId="77777777" w:rsidR="00B711B7" w:rsidRPr="00B711B7" w:rsidRDefault="00B711B7" w:rsidP="00B711B7">
      <w:pPr>
        <w:pStyle w:val="EndNoteBibliography"/>
        <w:ind w:left="720" w:hanging="720"/>
        <w:rPr>
          <w:noProof/>
        </w:rPr>
      </w:pPr>
      <w:r w:rsidRPr="00B711B7">
        <w:rPr>
          <w:noProof/>
        </w:rPr>
        <w:t xml:space="preserve">Montgomery, G., &amp; Kirsch, I. (1997). Classical conditioning and the placebo effect. </w:t>
      </w:r>
      <w:r w:rsidRPr="00B711B7">
        <w:rPr>
          <w:i/>
          <w:noProof/>
        </w:rPr>
        <w:t>PAIN, 72</w:t>
      </w:r>
      <w:r w:rsidRPr="00B711B7">
        <w:rPr>
          <w:noProof/>
        </w:rPr>
        <w:t xml:space="preserve">(1), 107-113. </w:t>
      </w:r>
    </w:p>
    <w:p w14:paraId="713123B4" w14:textId="4F9F8F74" w:rsidR="00B711B7" w:rsidRPr="00B711B7" w:rsidRDefault="00B711B7" w:rsidP="00B711B7">
      <w:pPr>
        <w:pStyle w:val="EndNoteBibliography"/>
        <w:ind w:left="720" w:hanging="720"/>
        <w:rPr>
          <w:noProof/>
        </w:rPr>
      </w:pPr>
      <w:r w:rsidRPr="00B711B7">
        <w:rPr>
          <w:noProof/>
        </w:rPr>
        <w:t xml:space="preserve">Montgomery, G. H., &amp; Bovbjerg, D. H. (2001). Specific response expectancies predict anticipatory nausea during chemotherapy for breast cancer. </w:t>
      </w:r>
      <w:r w:rsidRPr="00B711B7">
        <w:rPr>
          <w:i/>
          <w:noProof/>
        </w:rPr>
        <w:t>Journal of Consulting and Clinical Psychology, 69</w:t>
      </w:r>
      <w:r w:rsidRPr="00B711B7">
        <w:rPr>
          <w:noProof/>
        </w:rPr>
        <w:t xml:space="preserve">(5), 831.  Retrieved from </w:t>
      </w:r>
      <w:hyperlink r:id="rId22" w:history="1">
        <w:r w:rsidRPr="00B711B7">
          <w:rPr>
            <w:rStyle w:val="Hyperlink"/>
            <w:rFonts w:ascii="Times New Roman" w:hAnsi="Times New Roman"/>
            <w:noProof/>
          </w:rPr>
          <w:t>http://graphics.tx.ovid.com/ovftpdfs/FPDDNCDCMFNDMJ00/fs046/ovft/live/gv023/00004730/00004730-200110000-00010.pdf</w:t>
        </w:r>
      </w:hyperlink>
    </w:p>
    <w:p w14:paraId="09F0865C" w14:textId="77777777" w:rsidR="00B711B7" w:rsidRPr="00B711B7" w:rsidRDefault="00B711B7" w:rsidP="00B711B7">
      <w:pPr>
        <w:pStyle w:val="EndNoteBibliography"/>
        <w:ind w:left="720" w:hanging="720"/>
        <w:rPr>
          <w:noProof/>
        </w:rPr>
      </w:pPr>
      <w:r w:rsidRPr="00B711B7">
        <w:rPr>
          <w:noProof/>
        </w:rPr>
        <w:t xml:space="preserve">Montgomery, G. H., &amp; Bovbjerg, D. H. (2004). Presurgery Distress and Specific Response Expectancies Predict Postsurgery Outcomes in Surgery Patients Confronting Breast Cancer. </w:t>
      </w:r>
      <w:r w:rsidRPr="00B711B7">
        <w:rPr>
          <w:i/>
          <w:noProof/>
        </w:rPr>
        <w:t>Health Psychology, 23</w:t>
      </w:r>
      <w:r w:rsidRPr="00B711B7">
        <w:rPr>
          <w:noProof/>
        </w:rPr>
        <w:t>(4), 381-387. doi:10.1037/0278-6133.23.4.381</w:t>
      </w:r>
    </w:p>
    <w:p w14:paraId="4E076FFD" w14:textId="149E7914" w:rsidR="00B711B7" w:rsidRPr="00B711B7" w:rsidRDefault="00B711B7" w:rsidP="00B711B7">
      <w:pPr>
        <w:pStyle w:val="EndNoteBibliography"/>
        <w:ind w:left="720" w:hanging="720"/>
        <w:rPr>
          <w:noProof/>
        </w:rPr>
      </w:pPr>
      <w:r w:rsidRPr="00B711B7">
        <w:rPr>
          <w:noProof/>
        </w:rPr>
        <w:t xml:space="preserve">Montgomery, G. H., &amp; Kirsch, I. (1997). Classical conditioning and the placebo effect. </w:t>
      </w:r>
      <w:r w:rsidRPr="00B711B7">
        <w:rPr>
          <w:i/>
          <w:noProof/>
        </w:rPr>
        <w:t>PAIN, 72</w:t>
      </w:r>
      <w:r w:rsidRPr="00B711B7">
        <w:rPr>
          <w:noProof/>
        </w:rPr>
        <w:t>(1–2), 107-113. doi:</w:t>
      </w:r>
      <w:hyperlink r:id="rId23" w:history="1">
        <w:r w:rsidRPr="00B711B7">
          <w:rPr>
            <w:rStyle w:val="Hyperlink"/>
            <w:rFonts w:ascii="Times New Roman" w:hAnsi="Times New Roman"/>
            <w:noProof/>
          </w:rPr>
          <w:t>http://dx.doi.org/10.1016/S0304-3959(97)00016-X</w:t>
        </w:r>
      </w:hyperlink>
    </w:p>
    <w:p w14:paraId="16DFBABA" w14:textId="77777777" w:rsidR="00B711B7" w:rsidRPr="00B711B7" w:rsidRDefault="00B711B7" w:rsidP="00B711B7">
      <w:pPr>
        <w:pStyle w:val="EndNoteBibliography"/>
        <w:ind w:left="720" w:hanging="720"/>
        <w:rPr>
          <w:noProof/>
        </w:rPr>
      </w:pPr>
      <w:r w:rsidRPr="00B711B7">
        <w:rPr>
          <w:noProof/>
        </w:rPr>
        <w:t xml:space="preserve">Morrot, G., Brochet, F., &amp; Dubourdieu, D. (2001). The Color of Odors. </w:t>
      </w:r>
      <w:r w:rsidRPr="00B711B7">
        <w:rPr>
          <w:i/>
          <w:noProof/>
        </w:rPr>
        <w:t>Brain and Language, 79</w:t>
      </w:r>
      <w:r w:rsidRPr="00B711B7">
        <w:rPr>
          <w:noProof/>
        </w:rPr>
        <w:t>(2), 309-320. doi:10.1006/brln.2001.2493</w:t>
      </w:r>
    </w:p>
    <w:p w14:paraId="2E2BA352" w14:textId="77777777" w:rsidR="00B711B7" w:rsidRPr="00B711B7" w:rsidRDefault="00B711B7" w:rsidP="00B711B7">
      <w:pPr>
        <w:pStyle w:val="EndNoteBibliography"/>
        <w:ind w:left="720" w:hanging="720"/>
        <w:rPr>
          <w:noProof/>
        </w:rPr>
      </w:pPr>
      <w:r w:rsidRPr="00B711B7">
        <w:rPr>
          <w:noProof/>
        </w:rPr>
        <w:t xml:space="preserve">Moulin, D., Amireh, R., Sharpe, W., Boyd, D., Merskey, H., &amp; Iezzi, A. (1996). Randomised trial of oral morphine for chronic non-cancer pain. </w:t>
      </w:r>
      <w:r w:rsidRPr="00B711B7">
        <w:rPr>
          <w:i/>
          <w:noProof/>
        </w:rPr>
        <w:t>The Lancet, 347</w:t>
      </w:r>
      <w:r w:rsidRPr="00B711B7">
        <w:rPr>
          <w:noProof/>
        </w:rPr>
        <w:t xml:space="preserve">(8995), 143-147. </w:t>
      </w:r>
    </w:p>
    <w:p w14:paraId="4954994F" w14:textId="77777777" w:rsidR="00B711B7" w:rsidRPr="00B711B7" w:rsidRDefault="00B711B7" w:rsidP="00B711B7">
      <w:pPr>
        <w:pStyle w:val="EndNoteBibliography"/>
        <w:ind w:left="720" w:hanging="720"/>
        <w:rPr>
          <w:noProof/>
        </w:rPr>
      </w:pPr>
      <w:r w:rsidRPr="00B711B7">
        <w:rPr>
          <w:noProof/>
        </w:rPr>
        <w:t xml:space="preserve">Neukirch, N., &amp; Colagiuri, B. (2015). The placebo effect, sleep difficulty, and side effects: a balanced placebo model. </w:t>
      </w:r>
      <w:r w:rsidRPr="00B711B7">
        <w:rPr>
          <w:i/>
          <w:noProof/>
        </w:rPr>
        <w:t>Journal of Behavioral Medicine, 38</w:t>
      </w:r>
      <w:r w:rsidRPr="00B711B7">
        <w:rPr>
          <w:noProof/>
        </w:rPr>
        <w:t>(2), 273-283. doi:10.1007/s10865-014-9590-5</w:t>
      </w:r>
    </w:p>
    <w:p w14:paraId="4C97B0EF" w14:textId="77777777" w:rsidR="00B711B7" w:rsidRPr="00B711B7" w:rsidRDefault="00B711B7" w:rsidP="00B711B7">
      <w:pPr>
        <w:pStyle w:val="EndNoteBibliography"/>
        <w:ind w:left="720" w:hanging="720"/>
        <w:rPr>
          <w:noProof/>
        </w:rPr>
      </w:pPr>
      <w:r w:rsidRPr="00B711B7">
        <w:rPr>
          <w:noProof/>
        </w:rPr>
        <w:t xml:space="preserve">Norman, P., &amp; Parker, S. (1996). The interpretation of change in verbal reports: implications for health psychology. </w:t>
      </w:r>
      <w:r w:rsidRPr="00B711B7">
        <w:rPr>
          <w:i/>
          <w:noProof/>
        </w:rPr>
        <w:t>Psychology and Health, 11</w:t>
      </w:r>
      <w:r w:rsidRPr="00B711B7">
        <w:rPr>
          <w:noProof/>
        </w:rPr>
        <w:t xml:space="preserve">(2), 301-314. </w:t>
      </w:r>
    </w:p>
    <w:p w14:paraId="6FD0C311" w14:textId="77777777" w:rsidR="00B711B7" w:rsidRPr="00B711B7" w:rsidRDefault="00B711B7" w:rsidP="00B711B7">
      <w:pPr>
        <w:pStyle w:val="EndNoteBibliography"/>
        <w:ind w:left="720" w:hanging="720"/>
        <w:rPr>
          <w:noProof/>
        </w:rPr>
      </w:pPr>
      <w:r w:rsidRPr="00B711B7">
        <w:rPr>
          <w:noProof/>
        </w:rPr>
        <w:t xml:space="preserve">Öhman, A., &amp; Soares, J. J. (1994). " Unconscious anxiety": phobic responses to masked stimuli. </w:t>
      </w:r>
      <w:r w:rsidRPr="00B711B7">
        <w:rPr>
          <w:i/>
          <w:noProof/>
        </w:rPr>
        <w:t>Journal of Abnormal Psychology, 103</w:t>
      </w:r>
      <w:r w:rsidRPr="00B711B7">
        <w:rPr>
          <w:noProof/>
        </w:rPr>
        <w:t xml:space="preserve">(2), 231. </w:t>
      </w:r>
    </w:p>
    <w:p w14:paraId="22B79C9C" w14:textId="77777777" w:rsidR="00B711B7" w:rsidRPr="00B711B7" w:rsidRDefault="00B711B7" w:rsidP="00B711B7">
      <w:pPr>
        <w:pStyle w:val="EndNoteBibliography"/>
        <w:ind w:left="720" w:hanging="720"/>
        <w:rPr>
          <w:noProof/>
        </w:rPr>
      </w:pPr>
      <w:r w:rsidRPr="00B711B7">
        <w:rPr>
          <w:noProof/>
        </w:rPr>
        <w:t xml:space="preserve">Pangborn, R. M., Berg, H. W., &amp; Hansen, B. (1963). The influence of color on discrimination of sweetness in dry table-wine. </w:t>
      </w:r>
      <w:r w:rsidRPr="00B711B7">
        <w:rPr>
          <w:i/>
          <w:noProof/>
        </w:rPr>
        <w:t>The American Journal of Psychology</w:t>
      </w:r>
      <w:r w:rsidRPr="00B711B7">
        <w:rPr>
          <w:noProof/>
        </w:rPr>
        <w:t xml:space="preserve">, 492-495. </w:t>
      </w:r>
    </w:p>
    <w:p w14:paraId="2D7D4FF9" w14:textId="77777777" w:rsidR="00B711B7" w:rsidRPr="00B711B7" w:rsidRDefault="00B711B7" w:rsidP="00B711B7">
      <w:pPr>
        <w:pStyle w:val="EndNoteBibliography"/>
        <w:ind w:left="720" w:hanging="720"/>
        <w:rPr>
          <w:noProof/>
        </w:rPr>
      </w:pPr>
      <w:r w:rsidRPr="00B711B7">
        <w:rPr>
          <w:noProof/>
        </w:rPr>
        <w:t xml:space="preserve">Pangborn, R. M., &amp; Hansen, B. (1963). The influence of color on discrimination of sweetness and sourness in pear-nectar. </w:t>
      </w:r>
      <w:r w:rsidRPr="00B711B7">
        <w:rPr>
          <w:i/>
          <w:noProof/>
        </w:rPr>
        <w:t>The American Journal of Psychology</w:t>
      </w:r>
      <w:r w:rsidRPr="00B711B7">
        <w:rPr>
          <w:noProof/>
        </w:rPr>
        <w:t xml:space="preserve">, 315-317. </w:t>
      </w:r>
    </w:p>
    <w:p w14:paraId="5C2BD82C" w14:textId="77777777" w:rsidR="00B711B7" w:rsidRPr="00B711B7" w:rsidRDefault="00B711B7" w:rsidP="00B711B7">
      <w:pPr>
        <w:pStyle w:val="EndNoteBibliography"/>
        <w:ind w:left="720" w:hanging="720"/>
        <w:rPr>
          <w:noProof/>
        </w:rPr>
      </w:pPr>
      <w:r w:rsidRPr="00B711B7">
        <w:rPr>
          <w:noProof/>
        </w:rPr>
        <w:t xml:space="preserve">Parton, D. A., &amp; Denike, L. D. (1966). Performance hypotheses of children and response to social reinforcement. </w:t>
      </w:r>
      <w:r w:rsidRPr="00B711B7">
        <w:rPr>
          <w:i/>
          <w:noProof/>
        </w:rPr>
        <w:t>Journal of Personality and Social Psychology, 4</w:t>
      </w:r>
      <w:r w:rsidRPr="00B711B7">
        <w:rPr>
          <w:noProof/>
        </w:rPr>
        <w:t xml:space="preserve">(4), 444. </w:t>
      </w:r>
    </w:p>
    <w:p w14:paraId="3B59B922" w14:textId="77777777" w:rsidR="00B711B7" w:rsidRPr="00B711B7" w:rsidRDefault="00B711B7" w:rsidP="00B711B7">
      <w:pPr>
        <w:pStyle w:val="EndNoteBibliography"/>
        <w:ind w:left="720" w:hanging="720"/>
        <w:rPr>
          <w:noProof/>
        </w:rPr>
      </w:pPr>
      <w:r w:rsidRPr="00B711B7">
        <w:rPr>
          <w:noProof/>
        </w:rPr>
        <w:t xml:space="preserve">Pavlov, I. P. (1927). Conditioned reﬂexes. </w:t>
      </w:r>
      <w:r w:rsidRPr="00B711B7">
        <w:rPr>
          <w:i/>
          <w:noProof/>
        </w:rPr>
        <w:t>An Investigation of the physiological activity of the cerebral cortex</w:t>
      </w:r>
      <w:r w:rsidRPr="00B711B7">
        <w:rPr>
          <w:noProof/>
        </w:rPr>
        <w:t xml:space="preserve">. </w:t>
      </w:r>
    </w:p>
    <w:p w14:paraId="760E7F8C" w14:textId="77777777" w:rsidR="00B711B7" w:rsidRPr="00B711B7" w:rsidRDefault="00B711B7" w:rsidP="00B711B7">
      <w:pPr>
        <w:pStyle w:val="EndNoteBibliography"/>
        <w:ind w:left="720" w:hanging="720"/>
        <w:rPr>
          <w:noProof/>
        </w:rPr>
      </w:pPr>
      <w:r w:rsidRPr="00B711B7">
        <w:rPr>
          <w:noProof/>
        </w:rPr>
        <w:t xml:space="preserve">Pedersen, E. (2011). Health aspects associated with wind turbine noise—Results from three field studies. </w:t>
      </w:r>
      <w:r w:rsidRPr="00B711B7">
        <w:rPr>
          <w:i/>
          <w:noProof/>
        </w:rPr>
        <w:t>Noise Control Engineering Journal, 59</w:t>
      </w:r>
      <w:r w:rsidRPr="00B711B7">
        <w:rPr>
          <w:noProof/>
        </w:rPr>
        <w:t xml:space="preserve">(1), 47-53. </w:t>
      </w:r>
    </w:p>
    <w:p w14:paraId="3536A41E" w14:textId="77777777" w:rsidR="00B711B7" w:rsidRPr="00B711B7" w:rsidRDefault="00B711B7" w:rsidP="00B711B7">
      <w:pPr>
        <w:pStyle w:val="EndNoteBibliography"/>
        <w:ind w:left="720" w:hanging="720"/>
        <w:rPr>
          <w:noProof/>
        </w:rPr>
      </w:pPr>
      <w:r w:rsidRPr="00B711B7">
        <w:rPr>
          <w:noProof/>
        </w:rPr>
        <w:t xml:space="preserve">Penick, S. B., &amp; Fisher, S. (1965). Drug-set interaction: psychological and physiological effects of epinephrine under differential expectations. </w:t>
      </w:r>
      <w:r w:rsidRPr="00B711B7">
        <w:rPr>
          <w:i/>
          <w:noProof/>
        </w:rPr>
        <w:t>Psychosomatic medicine, 27</w:t>
      </w:r>
      <w:r w:rsidRPr="00B711B7">
        <w:rPr>
          <w:noProof/>
        </w:rPr>
        <w:t xml:space="preserve">(2), 177-182. </w:t>
      </w:r>
    </w:p>
    <w:p w14:paraId="7F6C95B9" w14:textId="77777777" w:rsidR="00B711B7" w:rsidRPr="00B711B7" w:rsidRDefault="00B711B7" w:rsidP="00B711B7">
      <w:pPr>
        <w:pStyle w:val="EndNoteBibliography"/>
        <w:ind w:left="720" w:hanging="720"/>
        <w:rPr>
          <w:noProof/>
        </w:rPr>
      </w:pPr>
      <w:r w:rsidRPr="00B711B7">
        <w:rPr>
          <w:noProof/>
        </w:rPr>
        <w:t xml:space="preserve">Penick, S. B., &amp; Hinkle, L., E. (1964). The effect of expectation on response to phenmetrazine. </w:t>
      </w:r>
      <w:r w:rsidRPr="00B711B7">
        <w:rPr>
          <w:i/>
          <w:noProof/>
        </w:rPr>
        <w:t>Psychosomatic medicine, 26</w:t>
      </w:r>
      <w:r w:rsidRPr="00B711B7">
        <w:rPr>
          <w:noProof/>
        </w:rPr>
        <w:t xml:space="preserve">(4), 369-373. </w:t>
      </w:r>
    </w:p>
    <w:p w14:paraId="5DDF7C20" w14:textId="77777777" w:rsidR="00B711B7" w:rsidRPr="00B711B7" w:rsidRDefault="00B711B7" w:rsidP="00B711B7">
      <w:pPr>
        <w:pStyle w:val="EndNoteBibliography"/>
        <w:ind w:left="720" w:hanging="720"/>
        <w:rPr>
          <w:noProof/>
        </w:rPr>
      </w:pPr>
      <w:r w:rsidRPr="00B711B7">
        <w:rPr>
          <w:noProof/>
        </w:rPr>
        <w:t xml:space="preserve">Pollo, A., Torre, E., Lopiano, L., Rizzone, M., Lanotte, M., Cavanna, A., . . . Benedetti, F. (2002). Expectation modulates the response to subthalamic nucleus stimulation in Parkinsonian patients. </w:t>
      </w:r>
      <w:r w:rsidRPr="00B711B7">
        <w:rPr>
          <w:i/>
          <w:noProof/>
        </w:rPr>
        <w:t>Neuroreport, 13</w:t>
      </w:r>
      <w:r w:rsidRPr="00B711B7">
        <w:rPr>
          <w:noProof/>
        </w:rPr>
        <w:t>(11), 1383-1386. doi:10.1097/00001756-200208070-00006</w:t>
      </w:r>
    </w:p>
    <w:p w14:paraId="37A226F9" w14:textId="77777777" w:rsidR="00B711B7" w:rsidRPr="00B711B7" w:rsidRDefault="00B711B7" w:rsidP="00B711B7">
      <w:pPr>
        <w:pStyle w:val="EndNoteBibliography"/>
        <w:ind w:left="720" w:hanging="720"/>
        <w:rPr>
          <w:noProof/>
        </w:rPr>
      </w:pPr>
      <w:r w:rsidRPr="00B711B7">
        <w:rPr>
          <w:noProof/>
        </w:rPr>
        <w:t xml:space="preserve">Quinn, V., MacDougall, H., &amp; Colagiuri, B. (2015). Galvanic Vestibular Stimulation: A new model of placebo-induced nausea. </w:t>
      </w:r>
      <w:r w:rsidRPr="00B711B7">
        <w:rPr>
          <w:i/>
          <w:noProof/>
        </w:rPr>
        <w:t>Journal of psychosomatic research, 78</w:t>
      </w:r>
      <w:r w:rsidRPr="00B711B7">
        <w:rPr>
          <w:noProof/>
        </w:rPr>
        <w:t xml:space="preserve">(5), 484-488. </w:t>
      </w:r>
    </w:p>
    <w:p w14:paraId="6F87FAC8" w14:textId="77777777" w:rsidR="00B711B7" w:rsidRPr="00B711B7" w:rsidRDefault="00B711B7" w:rsidP="00B711B7">
      <w:pPr>
        <w:pStyle w:val="EndNoteBibliography"/>
        <w:ind w:left="720" w:hanging="720"/>
        <w:rPr>
          <w:noProof/>
        </w:rPr>
      </w:pPr>
      <w:r w:rsidRPr="00B711B7">
        <w:rPr>
          <w:noProof/>
        </w:rPr>
        <w:t xml:space="preserve">Razmjou, H., Yee, A., Ford, M., &amp; Finkelstein, J. A. (2006). Response shift in outcome assessment in patients undergoing total knee arthroplasty. </w:t>
      </w:r>
      <w:r w:rsidRPr="00B711B7">
        <w:rPr>
          <w:i/>
          <w:noProof/>
        </w:rPr>
        <w:t>The Journal of Bone &amp; Joint Surgery, 88</w:t>
      </w:r>
      <w:r w:rsidRPr="00B711B7">
        <w:rPr>
          <w:noProof/>
        </w:rPr>
        <w:t xml:space="preserve">(12), 2590-2595. </w:t>
      </w:r>
    </w:p>
    <w:p w14:paraId="526E5404" w14:textId="77777777" w:rsidR="00B711B7" w:rsidRPr="00B711B7" w:rsidRDefault="00B711B7" w:rsidP="00B711B7">
      <w:pPr>
        <w:pStyle w:val="EndNoteBibliography"/>
        <w:ind w:left="720" w:hanging="720"/>
        <w:rPr>
          <w:noProof/>
        </w:rPr>
      </w:pPr>
      <w:r w:rsidRPr="00B711B7">
        <w:rPr>
          <w:noProof/>
        </w:rPr>
        <w:t xml:space="preserve">Reidenberg, M. M., Lowenthal, D. T., &amp; Sacks, R. (1968). Adverse nondrug reactions. </w:t>
      </w:r>
      <w:r w:rsidRPr="00B711B7">
        <w:rPr>
          <w:i/>
          <w:noProof/>
        </w:rPr>
        <w:t>New England Journal of Medicine, 279</w:t>
      </w:r>
      <w:r w:rsidRPr="00B711B7">
        <w:rPr>
          <w:noProof/>
        </w:rPr>
        <w:t xml:space="preserve">(13), 678-679. </w:t>
      </w:r>
    </w:p>
    <w:p w14:paraId="39CA4575" w14:textId="77777777" w:rsidR="00B711B7" w:rsidRPr="00B711B7" w:rsidRDefault="00B711B7" w:rsidP="00B711B7">
      <w:pPr>
        <w:pStyle w:val="EndNoteBibliography"/>
        <w:ind w:left="720" w:hanging="720"/>
        <w:rPr>
          <w:noProof/>
        </w:rPr>
      </w:pPr>
      <w:r w:rsidRPr="00B711B7">
        <w:rPr>
          <w:noProof/>
        </w:rPr>
        <w:t xml:space="preserve">Rescorla, R. A. (1968). PROBABILITY OF SHOCK IN THE PRESENCE AND ABSENCE OF CS IN FEAR CONDITIONING. </w:t>
      </w:r>
      <w:r w:rsidRPr="00B711B7">
        <w:rPr>
          <w:i/>
          <w:noProof/>
        </w:rPr>
        <w:t>Journal of Comparative and Physiological Psychology, 66</w:t>
      </w:r>
      <w:r w:rsidRPr="00B711B7">
        <w:rPr>
          <w:noProof/>
        </w:rPr>
        <w:t>(1), 1-5. doi:10.1037/h0025984</w:t>
      </w:r>
    </w:p>
    <w:p w14:paraId="4DFD05CD" w14:textId="5B81C41F" w:rsidR="00B711B7" w:rsidRPr="00B711B7" w:rsidRDefault="00B711B7" w:rsidP="00B711B7">
      <w:pPr>
        <w:pStyle w:val="EndNoteBibliography"/>
        <w:ind w:left="720" w:hanging="720"/>
        <w:rPr>
          <w:noProof/>
        </w:rPr>
      </w:pPr>
      <w:r w:rsidRPr="00B711B7">
        <w:rPr>
          <w:noProof/>
        </w:rPr>
        <w:t xml:space="preserve">Rescorla, R. A. (1988). Pavlovian conditioning: It's not what you think it is. </w:t>
      </w:r>
      <w:r w:rsidRPr="00B711B7">
        <w:rPr>
          <w:i/>
          <w:noProof/>
        </w:rPr>
        <w:t>American psychologist, 43</w:t>
      </w:r>
      <w:r w:rsidRPr="00B711B7">
        <w:rPr>
          <w:noProof/>
        </w:rPr>
        <w:t xml:space="preserve">(3), 151.  Retrieved from </w:t>
      </w:r>
      <w:hyperlink r:id="rId24" w:history="1">
        <w:r w:rsidRPr="00B711B7">
          <w:rPr>
            <w:rStyle w:val="Hyperlink"/>
            <w:rFonts w:ascii="Times New Roman" w:hAnsi="Times New Roman"/>
            <w:noProof/>
          </w:rPr>
          <w:t>http://graphics.tx.ovid.com/ovftpdfs/FPDDNCJCMDBPFJ00/fs046/ovft/live/gv023/00000487/00000487-198803000-00002.pdf</w:t>
        </w:r>
      </w:hyperlink>
    </w:p>
    <w:p w14:paraId="350D65C9" w14:textId="77777777" w:rsidR="00B711B7" w:rsidRPr="00B711B7" w:rsidRDefault="00B711B7" w:rsidP="00B711B7">
      <w:pPr>
        <w:pStyle w:val="EndNoteBibliography"/>
        <w:ind w:left="720" w:hanging="720"/>
        <w:rPr>
          <w:noProof/>
        </w:rPr>
      </w:pPr>
      <w:r w:rsidRPr="00B711B7">
        <w:rPr>
          <w:noProof/>
        </w:rPr>
        <w:t xml:space="preserve">Rescorla, R. A., &amp; Solomon, R. L. (1967). Two-process learning theory: Relationships between Pavlovian conditioning and instrumental learning. </w:t>
      </w:r>
      <w:r w:rsidRPr="00B711B7">
        <w:rPr>
          <w:i/>
          <w:noProof/>
        </w:rPr>
        <w:t>Psychological review, 74</w:t>
      </w:r>
      <w:r w:rsidRPr="00B711B7">
        <w:rPr>
          <w:noProof/>
        </w:rPr>
        <w:t xml:space="preserve">(3), 151. </w:t>
      </w:r>
    </w:p>
    <w:p w14:paraId="3FD1D88D" w14:textId="77777777" w:rsidR="00B711B7" w:rsidRPr="00B711B7" w:rsidRDefault="00B711B7" w:rsidP="00B711B7">
      <w:pPr>
        <w:pStyle w:val="EndNoteBibliography"/>
        <w:ind w:left="720" w:hanging="720"/>
        <w:rPr>
          <w:noProof/>
        </w:rPr>
      </w:pPr>
      <w:r w:rsidRPr="00B711B7">
        <w:rPr>
          <w:noProof/>
        </w:rPr>
        <w:t xml:space="preserve">Rescorla, R. A., &amp; Wagner, A. R. (1972). A theory of Pavlovian conditioning: Variations in the effectiveness of reinforcement and nonreinforcement. </w:t>
      </w:r>
      <w:r w:rsidRPr="00B711B7">
        <w:rPr>
          <w:i/>
          <w:noProof/>
        </w:rPr>
        <w:t>Classical conditioning II: Current research and theory, 2</w:t>
      </w:r>
      <w:r w:rsidRPr="00B711B7">
        <w:rPr>
          <w:noProof/>
        </w:rPr>
        <w:t xml:space="preserve">, 64-99. </w:t>
      </w:r>
    </w:p>
    <w:p w14:paraId="5D3BB7F8" w14:textId="77777777" w:rsidR="00B711B7" w:rsidRPr="00B711B7" w:rsidRDefault="00B711B7" w:rsidP="00B711B7">
      <w:pPr>
        <w:pStyle w:val="EndNoteBibliography"/>
        <w:ind w:left="720" w:hanging="720"/>
        <w:rPr>
          <w:noProof/>
        </w:rPr>
      </w:pPr>
      <w:r w:rsidRPr="00B711B7">
        <w:rPr>
          <w:noProof/>
        </w:rPr>
        <w:t xml:space="preserve">Ring, L., Höfer, S., Heuston, F., Harris, D., &amp; O'Boyle, C. A. (2005). Response shift masks the treatment impact on patient reported outcomes (PROs): the example of individual quality of life in edentulous patients. </w:t>
      </w:r>
      <w:r w:rsidRPr="00B711B7">
        <w:rPr>
          <w:i/>
          <w:noProof/>
        </w:rPr>
        <w:t>Health and Quality of Life Outcomes, 3</w:t>
      </w:r>
      <w:r w:rsidRPr="00B711B7">
        <w:rPr>
          <w:noProof/>
        </w:rPr>
        <w:t xml:space="preserve">(1), 1. </w:t>
      </w:r>
    </w:p>
    <w:p w14:paraId="38F7A766" w14:textId="4A26581A" w:rsidR="00B711B7" w:rsidRPr="00B711B7" w:rsidRDefault="00B711B7" w:rsidP="00B711B7">
      <w:pPr>
        <w:pStyle w:val="EndNoteBibliography"/>
        <w:ind w:left="720" w:hanging="720"/>
        <w:rPr>
          <w:noProof/>
        </w:rPr>
      </w:pPr>
      <w:r w:rsidRPr="00B711B7">
        <w:rPr>
          <w:noProof/>
        </w:rPr>
        <w:t xml:space="preserve">Roscoe, J. A., Hickok, J. T., &amp; Morrow, G. R. (2000). Patient expectations as predictor of chemotherapy-induced nausea. </w:t>
      </w:r>
      <w:r w:rsidRPr="00B711B7">
        <w:rPr>
          <w:i/>
          <w:noProof/>
        </w:rPr>
        <w:t>Annals of Behavioral Medicine, 22</w:t>
      </w:r>
      <w:r w:rsidRPr="00B711B7">
        <w:rPr>
          <w:noProof/>
        </w:rPr>
        <w:t xml:space="preserve">(2), 121-126.  Retrieved from </w:t>
      </w:r>
      <w:hyperlink r:id="rId25" w:history="1">
        <w:r w:rsidRPr="00B711B7">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1549D004" w14:textId="35C0E58A" w:rsidR="00B711B7" w:rsidRPr="00B711B7" w:rsidRDefault="00B711B7" w:rsidP="00B711B7">
      <w:pPr>
        <w:pStyle w:val="EndNoteBibliography"/>
        <w:ind w:left="720" w:hanging="720"/>
        <w:rPr>
          <w:noProof/>
        </w:rPr>
      </w:pPr>
      <w:hyperlink r:id="rId26" w:history="1">
        <w:r w:rsidRPr="00B711B7">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06D1DB6D" w14:textId="77777777" w:rsidR="00B711B7" w:rsidRPr="00B711B7" w:rsidRDefault="00B711B7" w:rsidP="00B711B7">
      <w:pPr>
        <w:pStyle w:val="EndNoteBibliography"/>
        <w:ind w:left="720" w:hanging="720"/>
        <w:rPr>
          <w:noProof/>
        </w:rPr>
      </w:pPr>
      <w:r w:rsidRPr="00B711B7">
        <w:rPr>
          <w:noProof/>
        </w:rPr>
        <w:t xml:space="preserve">Ross, M., &amp; Olson, J. M. (1981). An expectancy-attribution model of the effects of placebos. </w:t>
      </w:r>
      <w:r w:rsidRPr="00B711B7">
        <w:rPr>
          <w:i/>
          <w:noProof/>
        </w:rPr>
        <w:t>Psychological review, 88</w:t>
      </w:r>
      <w:r w:rsidRPr="00B711B7">
        <w:rPr>
          <w:noProof/>
        </w:rPr>
        <w:t xml:space="preserve">(5), 408. </w:t>
      </w:r>
    </w:p>
    <w:p w14:paraId="73B35392" w14:textId="77777777" w:rsidR="00B711B7" w:rsidRPr="00B711B7" w:rsidRDefault="00B711B7" w:rsidP="00B711B7">
      <w:pPr>
        <w:pStyle w:val="EndNoteBibliography"/>
        <w:ind w:left="720" w:hanging="720"/>
        <w:rPr>
          <w:noProof/>
        </w:rPr>
      </w:pPr>
      <w:r w:rsidRPr="00B711B7">
        <w:rPr>
          <w:noProof/>
        </w:rPr>
        <w:t xml:space="preserve">Rush, M., Pearson, L., &amp; Lang, W. (1970). Conditional autonomic responses induced in dogs by atropine and morphine. </w:t>
      </w:r>
      <w:r w:rsidRPr="00B711B7">
        <w:rPr>
          <w:i/>
          <w:noProof/>
        </w:rPr>
        <w:t>European journal of pharmacology, 11</w:t>
      </w:r>
      <w:r w:rsidRPr="00B711B7">
        <w:rPr>
          <w:noProof/>
        </w:rPr>
        <w:t xml:space="preserve">(1), 22-28. </w:t>
      </w:r>
    </w:p>
    <w:p w14:paraId="2D8F91E3" w14:textId="77777777" w:rsidR="00B711B7" w:rsidRPr="00B711B7" w:rsidRDefault="00B711B7" w:rsidP="00B711B7">
      <w:pPr>
        <w:pStyle w:val="EndNoteBibliography"/>
        <w:ind w:left="720" w:hanging="720"/>
        <w:rPr>
          <w:noProof/>
        </w:rPr>
      </w:pPr>
      <w:r w:rsidRPr="00B711B7">
        <w:rPr>
          <w:noProof/>
        </w:rPr>
        <w:t xml:space="preserve">Scatton, B., Javoy-Agid, F., Rouquier, L., Dubois, B., &amp; Agid, Y. (1983). Reduction of cortical dopamine, noradrenaline, serotonin and their metabolites in Parkinson's disease. </w:t>
      </w:r>
      <w:r w:rsidRPr="00B711B7">
        <w:rPr>
          <w:i/>
          <w:noProof/>
        </w:rPr>
        <w:t>Brain research, 275</w:t>
      </w:r>
      <w:r w:rsidRPr="00B711B7">
        <w:rPr>
          <w:noProof/>
        </w:rPr>
        <w:t xml:space="preserve">(2), 321-328. </w:t>
      </w:r>
    </w:p>
    <w:p w14:paraId="251CB691" w14:textId="77777777" w:rsidR="00B711B7" w:rsidRPr="00B711B7" w:rsidRDefault="00B711B7" w:rsidP="00B711B7">
      <w:pPr>
        <w:pStyle w:val="EndNoteBibliography"/>
        <w:ind w:left="720" w:hanging="720"/>
        <w:rPr>
          <w:noProof/>
        </w:rPr>
      </w:pPr>
      <w:r w:rsidRPr="00B711B7">
        <w:rPr>
          <w:noProof/>
        </w:rPr>
        <w:t xml:space="preserve">Schuh, K. J., &amp; Griffiths, R. R. (1997). Caffeine reinforcement: the role of withdrawal. </w:t>
      </w:r>
      <w:r w:rsidRPr="00B711B7">
        <w:rPr>
          <w:i/>
          <w:noProof/>
        </w:rPr>
        <w:t>Psychopharmacology, 130</w:t>
      </w:r>
      <w:r w:rsidRPr="00B711B7">
        <w:rPr>
          <w:noProof/>
        </w:rPr>
        <w:t xml:space="preserve">(4), 320-326. </w:t>
      </w:r>
    </w:p>
    <w:p w14:paraId="33EE190A" w14:textId="77777777" w:rsidR="00B711B7" w:rsidRPr="00B711B7" w:rsidRDefault="00B711B7" w:rsidP="00B711B7">
      <w:pPr>
        <w:pStyle w:val="EndNoteBibliography"/>
        <w:ind w:left="720" w:hanging="720"/>
        <w:rPr>
          <w:noProof/>
        </w:rPr>
      </w:pPr>
      <w:r w:rsidRPr="00B711B7">
        <w:rPr>
          <w:noProof/>
        </w:rPr>
        <w:t xml:space="preserve">Shapiro, A. K., Chassan, J., Morris, L. A., &amp; Frick, R. (1974). Placebo-induced side effects. </w:t>
      </w:r>
      <w:r w:rsidRPr="00B711B7">
        <w:rPr>
          <w:i/>
          <w:noProof/>
        </w:rPr>
        <w:t>Journal of Operational Psychiatry</w:t>
      </w:r>
      <w:r w:rsidRPr="00B711B7">
        <w:rPr>
          <w:noProof/>
        </w:rPr>
        <w:t xml:space="preserve">. </w:t>
      </w:r>
    </w:p>
    <w:p w14:paraId="5791B511" w14:textId="77777777" w:rsidR="00B711B7" w:rsidRPr="00B711B7" w:rsidRDefault="00B711B7" w:rsidP="00B711B7">
      <w:pPr>
        <w:pStyle w:val="EndNoteBibliography"/>
        <w:ind w:left="720" w:hanging="720"/>
        <w:rPr>
          <w:noProof/>
        </w:rPr>
      </w:pPr>
      <w:r w:rsidRPr="00B711B7">
        <w:rPr>
          <w:noProof/>
        </w:rPr>
        <w:t xml:space="preserve">Siegel, S. (1975). Evidence from rats that morphine tolerance is a learned response. </w:t>
      </w:r>
      <w:r w:rsidRPr="00B711B7">
        <w:rPr>
          <w:i/>
          <w:noProof/>
        </w:rPr>
        <w:t>Journal of Comparative and Physiological Psychology, 89</w:t>
      </w:r>
      <w:r w:rsidRPr="00B711B7">
        <w:rPr>
          <w:noProof/>
        </w:rPr>
        <w:t xml:space="preserve">(5), 498. </w:t>
      </w:r>
    </w:p>
    <w:p w14:paraId="1A7DB759" w14:textId="77777777" w:rsidR="00B711B7" w:rsidRPr="00B711B7" w:rsidRDefault="00B711B7" w:rsidP="00B711B7">
      <w:pPr>
        <w:pStyle w:val="EndNoteBibliography"/>
        <w:ind w:left="720" w:hanging="720"/>
        <w:rPr>
          <w:noProof/>
        </w:rPr>
      </w:pPr>
      <w:r w:rsidRPr="00B711B7">
        <w:rPr>
          <w:noProof/>
        </w:rPr>
        <w:t xml:space="preserve">Siegel, S. (1983). Classical conditioning, drug tolerance, and drug dependence </w:t>
      </w:r>
      <w:r w:rsidRPr="00B711B7">
        <w:rPr>
          <w:i/>
          <w:noProof/>
        </w:rPr>
        <w:t>Research advances in alcohol and drug problems</w:t>
      </w:r>
      <w:r w:rsidRPr="00B711B7">
        <w:rPr>
          <w:noProof/>
        </w:rPr>
        <w:t xml:space="preserve"> (pp. 207-246): Springer.</w:t>
      </w:r>
    </w:p>
    <w:p w14:paraId="4ECAFEC9" w14:textId="77777777" w:rsidR="00B711B7" w:rsidRPr="00B711B7" w:rsidRDefault="00B711B7" w:rsidP="00B711B7">
      <w:pPr>
        <w:pStyle w:val="EndNoteBibliography"/>
        <w:ind w:left="720" w:hanging="720"/>
        <w:rPr>
          <w:noProof/>
        </w:rPr>
      </w:pPr>
      <w:r w:rsidRPr="00B711B7">
        <w:rPr>
          <w:noProof/>
        </w:rPr>
        <w:t xml:space="preserve">Silverman, K., Evans, S. M., Strain, E. C., &amp; Griffiths, R. R. (1992). Withdrawal Syndrome after the Double-Blind Cessation of Caffeine Consumption. </w:t>
      </w:r>
      <w:r w:rsidRPr="00B711B7">
        <w:rPr>
          <w:i/>
          <w:noProof/>
        </w:rPr>
        <w:t>The New England Journal of Medicine, 327</w:t>
      </w:r>
      <w:r w:rsidRPr="00B711B7">
        <w:rPr>
          <w:noProof/>
        </w:rPr>
        <w:t>(16), 1109-1114. doi:10.1056/NEJM199210153271601</w:t>
      </w:r>
    </w:p>
    <w:p w14:paraId="1FE2CA53" w14:textId="77777777" w:rsidR="00B711B7" w:rsidRPr="00B711B7" w:rsidRDefault="00B711B7" w:rsidP="00B711B7">
      <w:pPr>
        <w:pStyle w:val="EndNoteBibliography"/>
        <w:ind w:left="720" w:hanging="720"/>
        <w:rPr>
          <w:rFonts w:hint="eastAsia"/>
          <w:noProof/>
        </w:rPr>
      </w:pPr>
      <w:r w:rsidRPr="00B711B7">
        <w:rPr>
          <w:noProof/>
        </w:rPr>
        <w:t>Soares, J. J., &amp; Öhm</w:t>
      </w:r>
      <w:r w:rsidRPr="00B711B7">
        <w:rPr>
          <w:rFonts w:hint="eastAsia"/>
          <w:noProof/>
        </w:rPr>
        <w:t>an, A. (1993a). Backward masking and skin conductance responses after conditioning to nonfeared but fear</w:t>
      </w:r>
      <w:r w:rsidRPr="00B711B7">
        <w:rPr>
          <w:rFonts w:hint="eastAsia"/>
          <w:noProof/>
        </w:rPr>
        <w:t>‐</w:t>
      </w:r>
      <w:r w:rsidRPr="00B711B7">
        <w:rPr>
          <w:rFonts w:hint="eastAsia"/>
          <w:noProof/>
        </w:rPr>
        <w:t xml:space="preserve">relevant stimuli in fearful subjects. </w:t>
      </w:r>
      <w:r w:rsidRPr="00B711B7">
        <w:rPr>
          <w:rFonts w:hint="eastAsia"/>
          <w:i/>
          <w:noProof/>
        </w:rPr>
        <w:t>Psychophysiology, 30</w:t>
      </w:r>
      <w:r w:rsidRPr="00B711B7">
        <w:rPr>
          <w:rFonts w:hint="eastAsia"/>
          <w:noProof/>
        </w:rPr>
        <w:t xml:space="preserve">(5), 460-466. </w:t>
      </w:r>
    </w:p>
    <w:p w14:paraId="737B19D8" w14:textId="77777777" w:rsidR="00B711B7" w:rsidRPr="00B711B7" w:rsidRDefault="00B711B7" w:rsidP="00B711B7">
      <w:pPr>
        <w:pStyle w:val="EndNoteBibliography"/>
        <w:ind w:left="720" w:hanging="720"/>
        <w:rPr>
          <w:noProof/>
        </w:rPr>
      </w:pPr>
      <w:r w:rsidRPr="00B711B7">
        <w:rPr>
          <w:noProof/>
        </w:rPr>
        <w:t xml:space="preserve">Soares, J. J., &amp; Öhman, A. (1993b). Preattentive processing, preparedness and phobias: effects of instruction on conditioned electrodermal responses to masked and non-masked fear-relevant. </w:t>
      </w:r>
      <w:r w:rsidRPr="00B711B7">
        <w:rPr>
          <w:i/>
          <w:noProof/>
        </w:rPr>
        <w:t>Behaviour Research and Therapy, 31</w:t>
      </w:r>
      <w:r w:rsidRPr="00B711B7">
        <w:rPr>
          <w:noProof/>
        </w:rPr>
        <w:t xml:space="preserve">(1), 87-95. </w:t>
      </w:r>
    </w:p>
    <w:p w14:paraId="04E7D479" w14:textId="77777777" w:rsidR="00B711B7" w:rsidRPr="00B711B7" w:rsidRDefault="00B711B7" w:rsidP="00B711B7">
      <w:pPr>
        <w:pStyle w:val="EndNoteBibliography"/>
        <w:ind w:left="720" w:hanging="720"/>
        <w:rPr>
          <w:noProof/>
        </w:rPr>
      </w:pPr>
      <w:r w:rsidRPr="00B711B7">
        <w:rPr>
          <w:noProof/>
        </w:rPr>
        <w:t xml:space="preserve">Stewart-Williams, S. (2004). The Placebo Puzzle: Putting Together the Pieces. </w:t>
      </w:r>
      <w:r w:rsidRPr="00B711B7">
        <w:rPr>
          <w:i/>
          <w:noProof/>
        </w:rPr>
        <w:t>Health Psychology, 23</w:t>
      </w:r>
      <w:r w:rsidRPr="00B711B7">
        <w:rPr>
          <w:noProof/>
        </w:rPr>
        <w:t>(2), 198-206. doi:10.1037/0278-6133.23.2.198</w:t>
      </w:r>
    </w:p>
    <w:p w14:paraId="341124AC" w14:textId="77777777" w:rsidR="00B711B7" w:rsidRPr="00B711B7" w:rsidRDefault="00B711B7" w:rsidP="00B711B7">
      <w:pPr>
        <w:pStyle w:val="EndNoteBibliography"/>
        <w:ind w:left="720" w:hanging="720"/>
        <w:rPr>
          <w:noProof/>
        </w:rPr>
      </w:pPr>
      <w:r w:rsidRPr="00B711B7">
        <w:rPr>
          <w:noProof/>
        </w:rPr>
        <w:t xml:space="preserve">Stewart-Williams, S., &amp; Podd, J. (2004). The Placebo Effect: Dissolving the Expectancy Versus Conditioning Debate. </w:t>
      </w:r>
      <w:r w:rsidRPr="00B711B7">
        <w:rPr>
          <w:i/>
          <w:noProof/>
        </w:rPr>
        <w:t>Psychological Bulletin, 130</w:t>
      </w:r>
      <w:r w:rsidRPr="00B711B7">
        <w:rPr>
          <w:noProof/>
        </w:rPr>
        <w:t>(2), 324-340. doi:10.1037/0033-2909.130.2.324</w:t>
      </w:r>
    </w:p>
    <w:p w14:paraId="519B725A" w14:textId="77777777" w:rsidR="00B711B7" w:rsidRPr="00B711B7" w:rsidRDefault="00B711B7" w:rsidP="00B711B7">
      <w:pPr>
        <w:pStyle w:val="EndNoteBibliography"/>
        <w:ind w:left="720" w:hanging="720"/>
        <w:rPr>
          <w:noProof/>
        </w:rPr>
      </w:pPr>
      <w:r w:rsidRPr="00B711B7">
        <w:rPr>
          <w:noProof/>
        </w:rPr>
        <w:t xml:space="preserve">Stopa, L., &amp; Clark, D. M. (2000). Social phobia and interpretation of social events. </w:t>
      </w:r>
      <w:r w:rsidRPr="00B711B7">
        <w:rPr>
          <w:i/>
          <w:noProof/>
        </w:rPr>
        <w:t>Behaviour Research and Therapy, 38</w:t>
      </w:r>
      <w:r w:rsidRPr="00B711B7">
        <w:rPr>
          <w:noProof/>
        </w:rPr>
        <w:t>(3), 273-283. doi:10.1016/S0005-7967(99)00043-1</w:t>
      </w:r>
    </w:p>
    <w:p w14:paraId="6E86127F" w14:textId="62FA7DDA" w:rsidR="00B711B7" w:rsidRPr="00B711B7" w:rsidRDefault="00B711B7" w:rsidP="00B711B7">
      <w:pPr>
        <w:pStyle w:val="EndNoteBibliography"/>
        <w:ind w:left="720" w:hanging="720"/>
        <w:rPr>
          <w:noProof/>
        </w:rPr>
      </w:pPr>
      <w:r w:rsidRPr="00B711B7">
        <w:rPr>
          <w:noProof/>
        </w:rPr>
        <w:t xml:space="preserve">Suetsugi, M., Mizuki, Y., Yamamoto, K., Uchida, S., &amp; Watanabe, Y. (2007). The effect of placebo administration on the first-night effect in healthy young volunteers. </w:t>
      </w:r>
      <w:r w:rsidRPr="00B711B7">
        <w:rPr>
          <w:i/>
          <w:noProof/>
        </w:rPr>
        <w:t>Progress in Neuro-Psychopharmacology and Biological Psychiatry, 31</w:t>
      </w:r>
      <w:r w:rsidRPr="00B711B7">
        <w:rPr>
          <w:noProof/>
        </w:rPr>
        <w:t xml:space="preserve">(4), 839-847.  Retrieved from </w:t>
      </w:r>
      <w:hyperlink r:id="rId27" w:history="1">
        <w:r w:rsidRPr="00B711B7">
          <w:rPr>
            <w:rStyle w:val="Hyperlink"/>
            <w:rFonts w:ascii="Times New Roman" w:hAnsi="Times New Roman"/>
            <w:noProof/>
          </w:rPr>
          <w:t>http://ac.els-cdn.com/S0278584607000516/1-s2.0-S0278584607000516-main.pdf?_tid=ae70f8d6-db85-11e5-bad9-00000aacb35d&amp;acdnat=1456380470_3fd1bd29ae07170aa4afea7e7c3cf198</w:t>
        </w:r>
      </w:hyperlink>
    </w:p>
    <w:p w14:paraId="63DA6F0C" w14:textId="77777777" w:rsidR="00B711B7" w:rsidRPr="00B711B7" w:rsidRDefault="00B711B7" w:rsidP="00B711B7">
      <w:pPr>
        <w:pStyle w:val="EndNoteBibliography"/>
        <w:ind w:left="720" w:hanging="720"/>
        <w:rPr>
          <w:noProof/>
        </w:rPr>
      </w:pPr>
      <w:r w:rsidRPr="00B711B7">
        <w:rPr>
          <w:noProof/>
        </w:rPr>
        <w:t xml:space="preserve">Traut, E. F., &amp; Passarelli, E. W. (1957). Placebos in the treatment of rheumatoid arthritis and other rheumatic conditions. </w:t>
      </w:r>
      <w:r w:rsidRPr="00B711B7">
        <w:rPr>
          <w:i/>
          <w:noProof/>
        </w:rPr>
        <w:t>Annals of the rheumatic diseases, 16</w:t>
      </w:r>
      <w:r w:rsidRPr="00B711B7">
        <w:rPr>
          <w:noProof/>
        </w:rPr>
        <w:t xml:space="preserve">(1), 18. </w:t>
      </w:r>
    </w:p>
    <w:p w14:paraId="2D9D0C8A" w14:textId="77777777" w:rsidR="00B711B7" w:rsidRPr="00B711B7" w:rsidRDefault="00B711B7" w:rsidP="00B711B7">
      <w:pPr>
        <w:pStyle w:val="EndNoteBibliography"/>
        <w:ind w:left="720" w:hanging="720"/>
        <w:rPr>
          <w:noProof/>
        </w:rPr>
      </w:pPr>
      <w:r w:rsidRPr="00B711B7">
        <w:rPr>
          <w:noProof/>
        </w:rPr>
        <w:t xml:space="preserve">Vase, L., Riley, J. L., &amp; Price, D. D. (2002). A comparison of placebo effects in clinical analgesic trials versus studies of placebo analgesia. </w:t>
      </w:r>
      <w:r w:rsidRPr="00B711B7">
        <w:rPr>
          <w:i/>
          <w:noProof/>
        </w:rPr>
        <w:t>PAIN, 99</w:t>
      </w:r>
      <w:r w:rsidRPr="00B711B7">
        <w:rPr>
          <w:noProof/>
        </w:rPr>
        <w:t xml:space="preserve">(3), 443-452. </w:t>
      </w:r>
    </w:p>
    <w:p w14:paraId="3F5DD988" w14:textId="17801D82" w:rsidR="00B711B7" w:rsidRPr="00B711B7" w:rsidRDefault="00B711B7" w:rsidP="00B711B7">
      <w:pPr>
        <w:pStyle w:val="EndNoteBibliography"/>
        <w:ind w:left="720" w:hanging="720"/>
        <w:rPr>
          <w:noProof/>
        </w:rPr>
      </w:pPr>
      <w:r w:rsidRPr="00B711B7">
        <w:rPr>
          <w:noProof/>
        </w:rPr>
        <w:t xml:space="preserve">Voudouris, N. J., Peck, C. L., &amp; Coleman, G. (1985). Conditioned placebo responses. </w:t>
      </w:r>
      <w:r w:rsidRPr="00B711B7">
        <w:rPr>
          <w:i/>
          <w:noProof/>
        </w:rPr>
        <w:t>Journal of Personality and Social Psychology, 48</w:t>
      </w:r>
      <w:r w:rsidRPr="00B711B7">
        <w:rPr>
          <w:noProof/>
        </w:rPr>
        <w:t xml:space="preserve">(1), 47.  Retrieved from </w:t>
      </w:r>
      <w:hyperlink r:id="rId28" w:history="1">
        <w:r w:rsidRPr="00B711B7">
          <w:rPr>
            <w:rStyle w:val="Hyperlink"/>
            <w:rFonts w:ascii="Times New Roman" w:hAnsi="Times New Roman"/>
            <w:noProof/>
          </w:rPr>
          <w:t>http://graphics.tx.ovid.com/ovftpdfs/FPDDNCJCEEAHLE00/fs047/ovft/live/gv024/00005205/00005205-198501000-00004.pdf</w:t>
        </w:r>
      </w:hyperlink>
    </w:p>
    <w:p w14:paraId="29BF38F2" w14:textId="77777777" w:rsidR="00B711B7" w:rsidRPr="00B711B7" w:rsidRDefault="00B711B7" w:rsidP="00B711B7">
      <w:pPr>
        <w:pStyle w:val="EndNoteBibliography"/>
        <w:ind w:left="720" w:hanging="720"/>
        <w:rPr>
          <w:noProof/>
        </w:rPr>
      </w:pPr>
      <w:r w:rsidRPr="00B711B7">
        <w:rPr>
          <w:noProof/>
        </w:rPr>
        <w:t xml:space="preserve">Wickramasekera, I. (1980). A conditioned response model of the placebo effect - Predictions from the model. </w:t>
      </w:r>
      <w:r w:rsidRPr="00B711B7">
        <w:rPr>
          <w:i/>
          <w:noProof/>
        </w:rPr>
        <w:t>Biofeedback and Self-Regulation, 5</w:t>
      </w:r>
      <w:r w:rsidRPr="00B711B7">
        <w:rPr>
          <w:noProof/>
        </w:rPr>
        <w:t>(1), 5-18. doi:10.1007/BF00999060</w:t>
      </w:r>
    </w:p>
    <w:p w14:paraId="7CC278B8" w14:textId="77777777" w:rsidR="00B711B7" w:rsidRPr="00B711B7" w:rsidRDefault="00B711B7" w:rsidP="00B711B7">
      <w:pPr>
        <w:pStyle w:val="EndNoteBibliography"/>
        <w:ind w:left="720" w:hanging="720"/>
        <w:rPr>
          <w:noProof/>
        </w:rPr>
      </w:pPr>
      <w:r w:rsidRPr="00B711B7">
        <w:rPr>
          <w:noProof/>
        </w:rPr>
        <w:t xml:space="preserve">Wilson, I. B. (1999). Clinical understanding and clinical implications of response shift. </w:t>
      </w:r>
      <w:r w:rsidRPr="00B711B7">
        <w:rPr>
          <w:i/>
          <w:noProof/>
        </w:rPr>
        <w:t>Social science &amp; medicine, 48</w:t>
      </w:r>
      <w:r w:rsidRPr="00B711B7">
        <w:rPr>
          <w:noProof/>
        </w:rPr>
        <w:t xml:space="preserve">(11), 1577-1588. </w:t>
      </w:r>
    </w:p>
    <w:p w14:paraId="50B712D3" w14:textId="77777777" w:rsidR="00B711B7" w:rsidRPr="00B711B7" w:rsidRDefault="00B711B7" w:rsidP="00B711B7">
      <w:pPr>
        <w:pStyle w:val="EndNoteBibliography"/>
        <w:ind w:left="720" w:hanging="720"/>
        <w:rPr>
          <w:noProof/>
        </w:rPr>
      </w:pPr>
      <w:r w:rsidRPr="00B711B7">
        <w:rPr>
          <w:noProof/>
        </w:rPr>
        <w:t xml:space="preserve">Wong, P. S., Shevrin, H., &amp; Williams, W. J. (1994). Conscious and nonconscious processes: An ERP index of an anticipatory response in a conditioning paradigm using visually masked stimuli. </w:t>
      </w:r>
      <w:r w:rsidRPr="00B711B7">
        <w:rPr>
          <w:i/>
          <w:noProof/>
        </w:rPr>
        <w:t>Psychophysiology, 31</w:t>
      </w:r>
      <w:r w:rsidRPr="00B711B7">
        <w:rPr>
          <w:noProof/>
        </w:rPr>
        <w:t xml:space="preserve">(1), 87-101. </w:t>
      </w:r>
    </w:p>
    <w:p w14:paraId="425A9F0F" w14:textId="77777777" w:rsidR="00B711B7" w:rsidRPr="00B711B7" w:rsidRDefault="00B711B7" w:rsidP="00B711B7">
      <w:pPr>
        <w:pStyle w:val="EndNoteBibliography"/>
        <w:ind w:left="720" w:hanging="720"/>
        <w:rPr>
          <w:noProof/>
        </w:rPr>
      </w:pPr>
      <w:r w:rsidRPr="00B711B7">
        <w:rPr>
          <w:noProof/>
        </w:rPr>
        <w:t xml:space="preserve">Yeung, S. T. A., Colagiuri, B., Lovibond, P. F., &amp; Colloca, L. (2014). Partial reinforcement, extinction, and placebo analgesia. </w:t>
      </w:r>
      <w:r w:rsidRPr="00B711B7">
        <w:rPr>
          <w:i/>
          <w:noProof/>
        </w:rPr>
        <w:t>PAIN®, 155</w:t>
      </w:r>
      <w:r w:rsidRPr="00B711B7">
        <w:rPr>
          <w:noProof/>
        </w:rPr>
        <w:t xml:space="preserve">(6), 1110-1117. </w:t>
      </w:r>
    </w:p>
    <w:p w14:paraId="132B210B" w14:textId="0B04631A"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1-29T17:00:00Z" w:initials="l">
    <w:p w14:paraId="0F6AB14A" w14:textId="5BBD60E9" w:rsidR="00B711B7" w:rsidRDefault="00B711B7">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B711B7" w:rsidRDefault="00B711B7">
      <w:pPr>
        <w:pStyle w:val="CommentText"/>
      </w:pPr>
    </w:p>
    <w:p w14:paraId="36F457D5" w14:textId="386B51A7" w:rsidR="00B711B7" w:rsidRDefault="00B711B7">
      <w:pPr>
        <w:pStyle w:val="CommentText"/>
      </w:pPr>
      <w:r>
        <w:t>Also ‘stimuli can be viewed as inputs to and responses outputs from the central nervous system.</w:t>
      </w:r>
    </w:p>
    <w:p w14:paraId="1DA105EF" w14:textId="77777777" w:rsidR="00B711B7" w:rsidRDefault="00B711B7">
      <w:pPr>
        <w:pStyle w:val="CommentText"/>
      </w:pPr>
    </w:p>
    <w:p w14:paraId="32FD3CDC" w14:textId="00B07366" w:rsidR="00B711B7" w:rsidRDefault="00B711B7">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B711B7" w:rsidRDefault="00B711B7">
      <w:pPr>
        <w:pStyle w:val="CommentText"/>
      </w:pPr>
    </w:p>
    <w:p w14:paraId="396CBB56" w14:textId="06DC2B31" w:rsidR="00B711B7" w:rsidRDefault="00B711B7">
      <w:pPr>
        <w:pStyle w:val="CommentText"/>
      </w:pPr>
      <w:r>
        <w:t xml:space="preserve">Because it happens independent of the CNS the various events that instigate reactions do not qualify as stimuli and the reactions do not qualify as responses. </w:t>
      </w:r>
    </w:p>
    <w:p w14:paraId="33443486" w14:textId="77777777" w:rsidR="00B711B7" w:rsidRDefault="00B711B7">
      <w:pPr>
        <w:pStyle w:val="CommentText"/>
      </w:pPr>
    </w:p>
    <w:p w14:paraId="5A9FB692" w14:textId="03098A18" w:rsidR="00B711B7" w:rsidRDefault="00B711B7">
      <w:pPr>
        <w:pStyle w:val="CommentText"/>
      </w:pPr>
      <w:r>
        <w:t xml:space="preserve">However the decrease in blood glucose level can act as a stimulus to the CNS and result in a neutrally-induced response. </w:t>
      </w:r>
    </w:p>
    <w:p w14:paraId="072F1375" w14:textId="77777777" w:rsidR="00B711B7" w:rsidRDefault="00B711B7">
      <w:pPr>
        <w:pStyle w:val="CommentText"/>
      </w:pPr>
    </w:p>
    <w:p w14:paraId="456D6F86" w14:textId="38148B41" w:rsidR="00B711B7" w:rsidRDefault="00B711B7">
      <w:pPr>
        <w:pStyle w:val="CommentText"/>
      </w:pPr>
      <w:r>
        <w:t xml:space="preserve">  </w:t>
      </w:r>
    </w:p>
    <w:p w14:paraId="390C2DDB" w14:textId="77777777" w:rsidR="00B711B7" w:rsidRDefault="00B711B7">
      <w:pPr>
        <w:pStyle w:val="CommentText"/>
      </w:pPr>
    </w:p>
    <w:p w14:paraId="2348097F" w14:textId="77777777" w:rsidR="00B711B7" w:rsidRDefault="00B711B7">
      <w:pPr>
        <w:pStyle w:val="CommentText"/>
      </w:pPr>
    </w:p>
  </w:comment>
  <w:comment w:id="18" w:author="Llew Mills" w:date="2016-03-31T16:26:00Z" w:initials="LM">
    <w:p w14:paraId="2B9EE70D" w14:textId="7F9BEE1B" w:rsidR="00B711B7" w:rsidRDefault="00B711B7">
      <w:pPr>
        <w:pStyle w:val="CommentText"/>
      </w:pPr>
      <w:r>
        <w:rPr>
          <w:rStyle w:val="CommentReference"/>
        </w:rPr>
        <w:annotationRef/>
      </w:r>
      <w:r>
        <w:t xml:space="preserve">Need to disambiguate this from response shift above. Maybe response shift refers more to cognitive, appraisal-based percepts such as belief and attitude whereas perceptual shift refers to a change in perception of a sensation </w:t>
      </w:r>
      <w:r w:rsidRPr="00F40AB4">
        <w:rPr>
          <w:i/>
        </w:rPr>
        <w:t>brought about by</w:t>
      </w:r>
      <w:r>
        <w:t xml:space="preserve"> a change in belief (see Bayesian models). </w:t>
      </w:r>
      <w:r>
        <w:rPr>
          <w:i/>
        </w:rPr>
        <w:t>Both</w:t>
      </w:r>
      <w:r>
        <w:t xml:space="preserve"> involve a recalibration. </w:t>
      </w:r>
    </w:p>
  </w:comment>
  <w:comment w:id="19" w:author="Llewellyn Mills" w:date="2016-04-04T14:00:00Z" w:initials="LM">
    <w:p w14:paraId="63714D44" w14:textId="1000812A" w:rsidR="00B711B7" w:rsidRPr="00833D12" w:rsidRDefault="00B711B7" w:rsidP="00940BA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interoceptive cues, which then renders an incidental symptom that would have gone unnoticed as more noticeable.  Another way of thinking of this is that </w:t>
      </w:r>
      <w:r>
        <w:rPr>
          <w:rFonts w:cs="Times New Roman"/>
        </w:rPr>
        <w:t xml:space="preserve">increased </w:t>
      </w:r>
      <w:r w:rsidRPr="00F75AA2">
        <w:rPr>
          <w:rFonts w:cs="Times New Roman"/>
        </w:rPr>
        <w:t>scrutiny of interoceptive cues lowers the threshold for aw</w:t>
      </w:r>
      <w:r>
        <w:rPr>
          <w:rFonts w:cs="Times New Roman"/>
        </w:rPr>
        <w:t>areness of symptoms</w:t>
      </w:r>
      <w:r w:rsidRPr="00F75AA2">
        <w:rPr>
          <w:rFonts w:cs="Times New Roman"/>
        </w:rPr>
        <w:t>.</w:t>
      </w:r>
    </w:p>
    <w:p w14:paraId="2F522C28" w14:textId="7E74D737" w:rsidR="00B711B7" w:rsidRDefault="00B711B7">
      <w:pPr>
        <w:pStyle w:val="CommentText"/>
      </w:pPr>
    </w:p>
  </w:comment>
  <w:comment w:id="21" w:author="Llew Mills" w:date="2016-04-04T15:16:00Z" w:initials="LM">
    <w:p w14:paraId="2BA2F9CA" w14:textId="77777777" w:rsidR="00B711B7" w:rsidRDefault="00B711B7" w:rsidP="000F7D56">
      <w:pPr>
        <w:pStyle w:val="CommentText"/>
      </w:pPr>
      <w:r>
        <w:rPr>
          <w:rStyle w:val="CommentReference"/>
        </w:rPr>
        <w:annotationRef/>
      </w:r>
      <w:r>
        <w:t>Should probably mention interpretive frame in the context of response shift because it causes hypervigilance, i.e. attention to bodily state.</w:t>
      </w:r>
    </w:p>
  </w:comment>
  <w:comment w:id="26" w:author="Llew Mills" w:date="2016-03-31T17:02:00Z" w:initials="LM">
    <w:p w14:paraId="57431D94" w14:textId="17471AD2" w:rsidR="00B711B7" w:rsidRDefault="00B711B7">
      <w:pPr>
        <w:pStyle w:val="CommentText"/>
      </w:pPr>
      <w:r>
        <w:rPr>
          <w:rStyle w:val="CommentReference"/>
        </w:rPr>
        <w:annotationRef/>
      </w:r>
      <w:r>
        <w:t>This could probably be subsumed into the section on instruction, conditioning etc. Maybe the whole section under a level 3 subheading</w:t>
      </w:r>
    </w:p>
  </w:comment>
  <w:comment w:id="34" w:author="Llewellyn Mills" w:date="2013-10-30T08:31:00Z" w:initials="LM">
    <w:p w14:paraId="25080273" w14:textId="3E524803" w:rsidR="00B711B7" w:rsidRPr="00EB6BC6" w:rsidRDefault="00B711B7">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36" w:author="Llewellyn Mills" w:date="2014-07-18T14:33:00Z" w:initials="LM">
    <w:p w14:paraId="09BA4340" w14:textId="63CB1B90" w:rsidR="00B711B7" w:rsidRDefault="00B711B7">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B711B7" w:rsidRDefault="00B711B7" w:rsidP="006C10A1">
      <w:r>
        <w:separator/>
      </w:r>
    </w:p>
  </w:endnote>
  <w:endnote w:type="continuationSeparator" w:id="0">
    <w:p w14:paraId="5D86FF32" w14:textId="77777777" w:rsidR="00B711B7" w:rsidRDefault="00B711B7"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B711B7" w:rsidRDefault="00B711B7" w:rsidP="006C10A1">
      <w:r>
        <w:separator/>
      </w:r>
    </w:p>
  </w:footnote>
  <w:footnote w:type="continuationSeparator" w:id="0">
    <w:p w14:paraId="56D61D9C" w14:textId="77777777" w:rsidR="00B711B7" w:rsidRDefault="00B711B7" w:rsidP="006C10A1">
      <w:r>
        <w:continuationSeparator/>
      </w:r>
    </w:p>
  </w:footnote>
  <w:footnote w:id="1">
    <w:p w14:paraId="09CD54A7" w14:textId="5063D9F3" w:rsidR="00B711B7" w:rsidRDefault="00B711B7">
      <w:pPr>
        <w:pStyle w:val="FootnoteText"/>
      </w:pPr>
      <w:r>
        <w:rPr>
          <w:rStyle w:val="FootnoteReference"/>
        </w:rPr>
        <w:footnoteRef/>
      </w:r>
      <w:r>
        <w:t xml:space="preserve"> </w:t>
      </w:r>
      <w:r>
        <w:rPr>
          <w:sz w:val="22"/>
        </w:rPr>
        <w:t>I</w:t>
      </w:r>
      <w:r w:rsidRPr="00176BB2">
        <w:rPr>
          <w:sz w:val="22"/>
        </w:rPr>
        <w:t xml:space="preserve">n fact the original meaning of the </w:t>
      </w:r>
      <w:proofErr w:type="gramStart"/>
      <w:r w:rsidRPr="00176BB2">
        <w:rPr>
          <w:sz w:val="22"/>
        </w:rPr>
        <w:t>latin</w:t>
      </w:r>
      <w:proofErr w:type="gramEnd"/>
      <w:r w:rsidRPr="00176BB2">
        <w:rPr>
          <w:sz w:val="22"/>
        </w:rPr>
        <w:t xml:space="preserve"> word placebo is ‘I shall please’.</w:t>
      </w:r>
    </w:p>
  </w:footnote>
  <w:footnote w:id="2">
    <w:p w14:paraId="20E4C73F" w14:textId="60DE312B" w:rsidR="00B711B7" w:rsidRDefault="00B711B7">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134CB5FE" w14:textId="7E45C0A3" w:rsidR="00B711B7" w:rsidRDefault="00B711B7">
      <w:pPr>
        <w:pStyle w:val="FootnoteText"/>
      </w:pPr>
    </w:p>
  </w:footnote>
  <w:footnote w:id="4">
    <w:p w14:paraId="1597ABF4" w14:textId="4779A302" w:rsidR="00B711B7" w:rsidRDefault="00B711B7">
      <w:pPr>
        <w:pStyle w:val="FootnoteText"/>
      </w:pPr>
      <w:proofErr w:type="gramStart"/>
      <w:r>
        <w:t>for</w:t>
      </w:r>
      <w:proofErr w:type="gramEnd"/>
      <w:r>
        <w:t xml:space="preserve">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B711B7" w:rsidRPr="002F370E" w:rsidRDefault="00B711B7">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B711B7" w:rsidRPr="002F370E" w:rsidRDefault="00B711B7">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3">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5">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7">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2"/>
  </w:num>
  <w:num w:numId="3">
    <w:abstractNumId w:val="10"/>
  </w:num>
  <w:num w:numId="4">
    <w:abstractNumId w:val="4"/>
  </w:num>
  <w:num w:numId="5">
    <w:abstractNumId w:val="8"/>
  </w:num>
  <w:num w:numId="6">
    <w:abstractNumId w:val="9"/>
  </w:num>
  <w:num w:numId="7">
    <w:abstractNumId w:val="1"/>
  </w:num>
  <w:num w:numId="8">
    <w:abstractNumId w:val="3"/>
  </w:num>
  <w:num w:numId="9">
    <w:abstractNumId w:val="7"/>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8&lt;/item&gt;&lt;item&gt;22&lt;/item&gt;&lt;item&gt;25&lt;/item&gt;&lt;item&gt;29&lt;/item&gt;&lt;item&gt;30&lt;/item&gt;&lt;item&gt;42&lt;/item&gt;&lt;item&gt;94&lt;/item&gt;&lt;item&gt;102&lt;/item&gt;&lt;item&gt;105&lt;/item&gt;&lt;item&gt;109&lt;/item&gt;&lt;item&gt;132&lt;/item&gt;&lt;item&gt;141&lt;/item&gt;&lt;item&gt;142&lt;/item&gt;&lt;item&gt;159&lt;/item&gt;&lt;item&gt;212&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record-ids&gt;&lt;/item&gt;&lt;/Libraries&gt;"/>
  </w:docVars>
  <w:rsids>
    <w:rsidRoot w:val="00401AA2"/>
    <w:rsid w:val="000007A5"/>
    <w:rsid w:val="00002EB8"/>
    <w:rsid w:val="00003391"/>
    <w:rsid w:val="00003B06"/>
    <w:rsid w:val="00005C5E"/>
    <w:rsid w:val="000105FC"/>
    <w:rsid w:val="000107AC"/>
    <w:rsid w:val="0001108E"/>
    <w:rsid w:val="00011D71"/>
    <w:rsid w:val="00012212"/>
    <w:rsid w:val="00014A37"/>
    <w:rsid w:val="000151EB"/>
    <w:rsid w:val="00017405"/>
    <w:rsid w:val="000208AF"/>
    <w:rsid w:val="00022533"/>
    <w:rsid w:val="00024928"/>
    <w:rsid w:val="00027850"/>
    <w:rsid w:val="00027C24"/>
    <w:rsid w:val="0003087E"/>
    <w:rsid w:val="00031BDE"/>
    <w:rsid w:val="00033F64"/>
    <w:rsid w:val="000360F5"/>
    <w:rsid w:val="0003644A"/>
    <w:rsid w:val="00040AB9"/>
    <w:rsid w:val="0004141A"/>
    <w:rsid w:val="0004515B"/>
    <w:rsid w:val="00053013"/>
    <w:rsid w:val="00054914"/>
    <w:rsid w:val="00061312"/>
    <w:rsid w:val="00063158"/>
    <w:rsid w:val="0006386A"/>
    <w:rsid w:val="000638AF"/>
    <w:rsid w:val="0006417D"/>
    <w:rsid w:val="00066671"/>
    <w:rsid w:val="00070A48"/>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410D"/>
    <w:rsid w:val="00086EBE"/>
    <w:rsid w:val="000907D6"/>
    <w:rsid w:val="00090AA1"/>
    <w:rsid w:val="00090F3D"/>
    <w:rsid w:val="000914D8"/>
    <w:rsid w:val="00094A3C"/>
    <w:rsid w:val="00095958"/>
    <w:rsid w:val="000963AF"/>
    <w:rsid w:val="000A1165"/>
    <w:rsid w:val="000A12B0"/>
    <w:rsid w:val="000A221F"/>
    <w:rsid w:val="000A5ECC"/>
    <w:rsid w:val="000A690C"/>
    <w:rsid w:val="000A6F12"/>
    <w:rsid w:val="000A74DF"/>
    <w:rsid w:val="000A7DE9"/>
    <w:rsid w:val="000B27F5"/>
    <w:rsid w:val="000B2C00"/>
    <w:rsid w:val="000B2CD1"/>
    <w:rsid w:val="000B300E"/>
    <w:rsid w:val="000B4D60"/>
    <w:rsid w:val="000B5828"/>
    <w:rsid w:val="000B6CF2"/>
    <w:rsid w:val="000B7062"/>
    <w:rsid w:val="000C0525"/>
    <w:rsid w:val="000C3EA8"/>
    <w:rsid w:val="000C4FB4"/>
    <w:rsid w:val="000C6E0F"/>
    <w:rsid w:val="000D07D9"/>
    <w:rsid w:val="000D2098"/>
    <w:rsid w:val="000D2794"/>
    <w:rsid w:val="000D2BFD"/>
    <w:rsid w:val="000D4EC0"/>
    <w:rsid w:val="000D6519"/>
    <w:rsid w:val="000E0130"/>
    <w:rsid w:val="000E0879"/>
    <w:rsid w:val="000E09D1"/>
    <w:rsid w:val="000E2C04"/>
    <w:rsid w:val="000E4E7F"/>
    <w:rsid w:val="000E6108"/>
    <w:rsid w:val="000F16CC"/>
    <w:rsid w:val="000F2359"/>
    <w:rsid w:val="000F5DE7"/>
    <w:rsid w:val="000F799E"/>
    <w:rsid w:val="000F7A27"/>
    <w:rsid w:val="000F7D56"/>
    <w:rsid w:val="00101088"/>
    <w:rsid w:val="001010DE"/>
    <w:rsid w:val="001042F8"/>
    <w:rsid w:val="00104E15"/>
    <w:rsid w:val="00104F28"/>
    <w:rsid w:val="001065CB"/>
    <w:rsid w:val="00106D6B"/>
    <w:rsid w:val="001138A1"/>
    <w:rsid w:val="00114EB6"/>
    <w:rsid w:val="00115565"/>
    <w:rsid w:val="001156F2"/>
    <w:rsid w:val="00116326"/>
    <w:rsid w:val="00116BDF"/>
    <w:rsid w:val="001223C1"/>
    <w:rsid w:val="001223FD"/>
    <w:rsid w:val="00125C35"/>
    <w:rsid w:val="001322F8"/>
    <w:rsid w:val="00133641"/>
    <w:rsid w:val="00136709"/>
    <w:rsid w:val="00142F7D"/>
    <w:rsid w:val="0014321F"/>
    <w:rsid w:val="00143C76"/>
    <w:rsid w:val="001530C2"/>
    <w:rsid w:val="001542C7"/>
    <w:rsid w:val="00157D54"/>
    <w:rsid w:val="00157EE0"/>
    <w:rsid w:val="00157EF4"/>
    <w:rsid w:val="00160049"/>
    <w:rsid w:val="00161578"/>
    <w:rsid w:val="001615D4"/>
    <w:rsid w:val="00162453"/>
    <w:rsid w:val="00162A7B"/>
    <w:rsid w:val="00163378"/>
    <w:rsid w:val="00165F57"/>
    <w:rsid w:val="00171695"/>
    <w:rsid w:val="00173EE8"/>
    <w:rsid w:val="00174EE6"/>
    <w:rsid w:val="00176122"/>
    <w:rsid w:val="00176BB2"/>
    <w:rsid w:val="00177037"/>
    <w:rsid w:val="00177794"/>
    <w:rsid w:val="001801DC"/>
    <w:rsid w:val="0018097D"/>
    <w:rsid w:val="00182AA5"/>
    <w:rsid w:val="00182C95"/>
    <w:rsid w:val="001871BE"/>
    <w:rsid w:val="00195561"/>
    <w:rsid w:val="00196AD2"/>
    <w:rsid w:val="0019766B"/>
    <w:rsid w:val="001979A1"/>
    <w:rsid w:val="001A187F"/>
    <w:rsid w:val="001A2004"/>
    <w:rsid w:val="001A2094"/>
    <w:rsid w:val="001A3565"/>
    <w:rsid w:val="001A6245"/>
    <w:rsid w:val="001A62C2"/>
    <w:rsid w:val="001A7ADB"/>
    <w:rsid w:val="001A7B22"/>
    <w:rsid w:val="001B184D"/>
    <w:rsid w:val="001B2C18"/>
    <w:rsid w:val="001B2DCA"/>
    <w:rsid w:val="001B562B"/>
    <w:rsid w:val="001C04CA"/>
    <w:rsid w:val="001C2731"/>
    <w:rsid w:val="001C29B5"/>
    <w:rsid w:val="001C34BD"/>
    <w:rsid w:val="001C3AF7"/>
    <w:rsid w:val="001C4319"/>
    <w:rsid w:val="001C46A6"/>
    <w:rsid w:val="001C54E9"/>
    <w:rsid w:val="001C5830"/>
    <w:rsid w:val="001C7447"/>
    <w:rsid w:val="001C7534"/>
    <w:rsid w:val="001E0714"/>
    <w:rsid w:val="001E2182"/>
    <w:rsid w:val="001E3A53"/>
    <w:rsid w:val="001E4335"/>
    <w:rsid w:val="001E55FB"/>
    <w:rsid w:val="001E5D6E"/>
    <w:rsid w:val="001E70C7"/>
    <w:rsid w:val="001F330E"/>
    <w:rsid w:val="001F4582"/>
    <w:rsid w:val="001F4A6A"/>
    <w:rsid w:val="001F5787"/>
    <w:rsid w:val="001F5909"/>
    <w:rsid w:val="001F688C"/>
    <w:rsid w:val="0020031F"/>
    <w:rsid w:val="0020040F"/>
    <w:rsid w:val="002013D9"/>
    <w:rsid w:val="00201D03"/>
    <w:rsid w:val="00203FA8"/>
    <w:rsid w:val="002044BB"/>
    <w:rsid w:val="00204B97"/>
    <w:rsid w:val="0020502D"/>
    <w:rsid w:val="00206553"/>
    <w:rsid w:val="00207361"/>
    <w:rsid w:val="002114C2"/>
    <w:rsid w:val="0021171B"/>
    <w:rsid w:val="00212925"/>
    <w:rsid w:val="002130BB"/>
    <w:rsid w:val="0021366C"/>
    <w:rsid w:val="00214B93"/>
    <w:rsid w:val="00214DE0"/>
    <w:rsid w:val="00217994"/>
    <w:rsid w:val="00220735"/>
    <w:rsid w:val="00220CD4"/>
    <w:rsid w:val="0022110D"/>
    <w:rsid w:val="00221E8D"/>
    <w:rsid w:val="00222B57"/>
    <w:rsid w:val="00222BC3"/>
    <w:rsid w:val="002261BE"/>
    <w:rsid w:val="00227413"/>
    <w:rsid w:val="00230655"/>
    <w:rsid w:val="00230C02"/>
    <w:rsid w:val="00231ABC"/>
    <w:rsid w:val="0023209B"/>
    <w:rsid w:val="002320B3"/>
    <w:rsid w:val="00233DD8"/>
    <w:rsid w:val="00234591"/>
    <w:rsid w:val="00236458"/>
    <w:rsid w:val="00240836"/>
    <w:rsid w:val="0024083C"/>
    <w:rsid w:val="0024149F"/>
    <w:rsid w:val="00241C1D"/>
    <w:rsid w:val="00243C0D"/>
    <w:rsid w:val="00244181"/>
    <w:rsid w:val="00244AAF"/>
    <w:rsid w:val="00246533"/>
    <w:rsid w:val="00246B86"/>
    <w:rsid w:val="00250BFA"/>
    <w:rsid w:val="002515CC"/>
    <w:rsid w:val="00252790"/>
    <w:rsid w:val="00253189"/>
    <w:rsid w:val="00253788"/>
    <w:rsid w:val="0025509E"/>
    <w:rsid w:val="00255B21"/>
    <w:rsid w:val="00256F31"/>
    <w:rsid w:val="00263541"/>
    <w:rsid w:val="002638D9"/>
    <w:rsid w:val="002650BC"/>
    <w:rsid w:val="00267A98"/>
    <w:rsid w:val="002707CD"/>
    <w:rsid w:val="002725C5"/>
    <w:rsid w:val="0027427C"/>
    <w:rsid w:val="00274B0B"/>
    <w:rsid w:val="002755B1"/>
    <w:rsid w:val="00277043"/>
    <w:rsid w:val="00277AB0"/>
    <w:rsid w:val="002804F9"/>
    <w:rsid w:val="00281BED"/>
    <w:rsid w:val="002829A9"/>
    <w:rsid w:val="00283495"/>
    <w:rsid w:val="00283647"/>
    <w:rsid w:val="0029133D"/>
    <w:rsid w:val="00291CB4"/>
    <w:rsid w:val="00291EB0"/>
    <w:rsid w:val="0029371F"/>
    <w:rsid w:val="002941FB"/>
    <w:rsid w:val="00295274"/>
    <w:rsid w:val="00295B17"/>
    <w:rsid w:val="00296B99"/>
    <w:rsid w:val="00297156"/>
    <w:rsid w:val="0029747B"/>
    <w:rsid w:val="00297830"/>
    <w:rsid w:val="002A180E"/>
    <w:rsid w:val="002A309D"/>
    <w:rsid w:val="002A5344"/>
    <w:rsid w:val="002A6517"/>
    <w:rsid w:val="002A71E4"/>
    <w:rsid w:val="002B01C9"/>
    <w:rsid w:val="002B09F4"/>
    <w:rsid w:val="002B0FC2"/>
    <w:rsid w:val="002B195E"/>
    <w:rsid w:val="002B1ABD"/>
    <w:rsid w:val="002B26FF"/>
    <w:rsid w:val="002B47EF"/>
    <w:rsid w:val="002B4820"/>
    <w:rsid w:val="002B496A"/>
    <w:rsid w:val="002B4A20"/>
    <w:rsid w:val="002B54C6"/>
    <w:rsid w:val="002B66DC"/>
    <w:rsid w:val="002B6B45"/>
    <w:rsid w:val="002B6D0B"/>
    <w:rsid w:val="002B768E"/>
    <w:rsid w:val="002B77BD"/>
    <w:rsid w:val="002C199E"/>
    <w:rsid w:val="002C22E1"/>
    <w:rsid w:val="002C2D86"/>
    <w:rsid w:val="002C3A40"/>
    <w:rsid w:val="002C560C"/>
    <w:rsid w:val="002C6204"/>
    <w:rsid w:val="002C69BF"/>
    <w:rsid w:val="002C7136"/>
    <w:rsid w:val="002D067C"/>
    <w:rsid w:val="002D2269"/>
    <w:rsid w:val="002D3F24"/>
    <w:rsid w:val="002D4C20"/>
    <w:rsid w:val="002D58FC"/>
    <w:rsid w:val="002D6F3B"/>
    <w:rsid w:val="002D7F3D"/>
    <w:rsid w:val="002E0524"/>
    <w:rsid w:val="002E0B7C"/>
    <w:rsid w:val="002E10B1"/>
    <w:rsid w:val="002E1588"/>
    <w:rsid w:val="002E23D0"/>
    <w:rsid w:val="002E2F37"/>
    <w:rsid w:val="002E344D"/>
    <w:rsid w:val="002E4CB4"/>
    <w:rsid w:val="002F370E"/>
    <w:rsid w:val="002F5D62"/>
    <w:rsid w:val="002F6DC5"/>
    <w:rsid w:val="00300151"/>
    <w:rsid w:val="003010CE"/>
    <w:rsid w:val="003032EE"/>
    <w:rsid w:val="0030451A"/>
    <w:rsid w:val="00304928"/>
    <w:rsid w:val="00304ECC"/>
    <w:rsid w:val="003069C7"/>
    <w:rsid w:val="00306CE2"/>
    <w:rsid w:val="00306D18"/>
    <w:rsid w:val="00306D5C"/>
    <w:rsid w:val="0030709E"/>
    <w:rsid w:val="003071B1"/>
    <w:rsid w:val="003102DD"/>
    <w:rsid w:val="0031062F"/>
    <w:rsid w:val="00310F7F"/>
    <w:rsid w:val="0031317A"/>
    <w:rsid w:val="00315696"/>
    <w:rsid w:val="0032016D"/>
    <w:rsid w:val="00322207"/>
    <w:rsid w:val="00322830"/>
    <w:rsid w:val="00323A60"/>
    <w:rsid w:val="00330C84"/>
    <w:rsid w:val="003315B6"/>
    <w:rsid w:val="00334011"/>
    <w:rsid w:val="00334F38"/>
    <w:rsid w:val="00341550"/>
    <w:rsid w:val="003430E1"/>
    <w:rsid w:val="00346A82"/>
    <w:rsid w:val="0035066B"/>
    <w:rsid w:val="0035143B"/>
    <w:rsid w:val="0035166D"/>
    <w:rsid w:val="00351E08"/>
    <w:rsid w:val="003526A8"/>
    <w:rsid w:val="00352D05"/>
    <w:rsid w:val="00353FCE"/>
    <w:rsid w:val="00354735"/>
    <w:rsid w:val="00355704"/>
    <w:rsid w:val="00356E62"/>
    <w:rsid w:val="003571FD"/>
    <w:rsid w:val="00357989"/>
    <w:rsid w:val="003615D2"/>
    <w:rsid w:val="00361C9A"/>
    <w:rsid w:val="00362901"/>
    <w:rsid w:val="0036414B"/>
    <w:rsid w:val="0036593F"/>
    <w:rsid w:val="00367397"/>
    <w:rsid w:val="00370058"/>
    <w:rsid w:val="003709B9"/>
    <w:rsid w:val="00370A7D"/>
    <w:rsid w:val="003716B6"/>
    <w:rsid w:val="003726E3"/>
    <w:rsid w:val="00372E1D"/>
    <w:rsid w:val="0037390D"/>
    <w:rsid w:val="00375255"/>
    <w:rsid w:val="0037529D"/>
    <w:rsid w:val="00375AE5"/>
    <w:rsid w:val="00381905"/>
    <w:rsid w:val="00381C51"/>
    <w:rsid w:val="0038217F"/>
    <w:rsid w:val="003831FA"/>
    <w:rsid w:val="003833BC"/>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5690"/>
    <w:rsid w:val="003A5CFD"/>
    <w:rsid w:val="003A6182"/>
    <w:rsid w:val="003A62FD"/>
    <w:rsid w:val="003A7308"/>
    <w:rsid w:val="003B04B8"/>
    <w:rsid w:val="003B1441"/>
    <w:rsid w:val="003B4C60"/>
    <w:rsid w:val="003B5310"/>
    <w:rsid w:val="003B592C"/>
    <w:rsid w:val="003B5CBB"/>
    <w:rsid w:val="003B60A3"/>
    <w:rsid w:val="003B65CB"/>
    <w:rsid w:val="003B68B1"/>
    <w:rsid w:val="003B7A70"/>
    <w:rsid w:val="003C288D"/>
    <w:rsid w:val="003C335F"/>
    <w:rsid w:val="003C6BD6"/>
    <w:rsid w:val="003C6C12"/>
    <w:rsid w:val="003D06C1"/>
    <w:rsid w:val="003D0C1D"/>
    <w:rsid w:val="003D0E34"/>
    <w:rsid w:val="003D14B8"/>
    <w:rsid w:val="003D3483"/>
    <w:rsid w:val="003D37A4"/>
    <w:rsid w:val="003D599E"/>
    <w:rsid w:val="003D69B5"/>
    <w:rsid w:val="003D7256"/>
    <w:rsid w:val="003E1AD0"/>
    <w:rsid w:val="003E38F1"/>
    <w:rsid w:val="003E6B68"/>
    <w:rsid w:val="003E70BE"/>
    <w:rsid w:val="003F06ED"/>
    <w:rsid w:val="003F2CFA"/>
    <w:rsid w:val="003F39FB"/>
    <w:rsid w:val="003F3F92"/>
    <w:rsid w:val="003F4869"/>
    <w:rsid w:val="003F5D3D"/>
    <w:rsid w:val="003F6B02"/>
    <w:rsid w:val="00400707"/>
    <w:rsid w:val="00401AA2"/>
    <w:rsid w:val="00403550"/>
    <w:rsid w:val="00407221"/>
    <w:rsid w:val="00407463"/>
    <w:rsid w:val="00410E94"/>
    <w:rsid w:val="0041109E"/>
    <w:rsid w:val="00413080"/>
    <w:rsid w:val="00413092"/>
    <w:rsid w:val="00414386"/>
    <w:rsid w:val="00414C83"/>
    <w:rsid w:val="0041614E"/>
    <w:rsid w:val="00417EFB"/>
    <w:rsid w:val="00420907"/>
    <w:rsid w:val="00421556"/>
    <w:rsid w:val="0042164E"/>
    <w:rsid w:val="00423DF1"/>
    <w:rsid w:val="00424DBF"/>
    <w:rsid w:val="00426018"/>
    <w:rsid w:val="004268F3"/>
    <w:rsid w:val="00431F0C"/>
    <w:rsid w:val="00432B4F"/>
    <w:rsid w:val="00433B66"/>
    <w:rsid w:val="00434247"/>
    <w:rsid w:val="0043438D"/>
    <w:rsid w:val="00435094"/>
    <w:rsid w:val="0043770E"/>
    <w:rsid w:val="00440735"/>
    <w:rsid w:val="00440FE4"/>
    <w:rsid w:val="00442AA3"/>
    <w:rsid w:val="00443005"/>
    <w:rsid w:val="00444DCA"/>
    <w:rsid w:val="0044503E"/>
    <w:rsid w:val="00446816"/>
    <w:rsid w:val="00447343"/>
    <w:rsid w:val="00451B73"/>
    <w:rsid w:val="004534D5"/>
    <w:rsid w:val="00453E23"/>
    <w:rsid w:val="00455A21"/>
    <w:rsid w:val="00455D07"/>
    <w:rsid w:val="00456C8E"/>
    <w:rsid w:val="0045766C"/>
    <w:rsid w:val="004606C2"/>
    <w:rsid w:val="004609C5"/>
    <w:rsid w:val="00460FE2"/>
    <w:rsid w:val="0046355C"/>
    <w:rsid w:val="004637BA"/>
    <w:rsid w:val="00463CB2"/>
    <w:rsid w:val="00463D15"/>
    <w:rsid w:val="004649B1"/>
    <w:rsid w:val="00470612"/>
    <w:rsid w:val="00470B68"/>
    <w:rsid w:val="004711A2"/>
    <w:rsid w:val="00472766"/>
    <w:rsid w:val="0047388D"/>
    <w:rsid w:val="00476312"/>
    <w:rsid w:val="004801E2"/>
    <w:rsid w:val="00483330"/>
    <w:rsid w:val="00483682"/>
    <w:rsid w:val="00483872"/>
    <w:rsid w:val="00484E50"/>
    <w:rsid w:val="00486444"/>
    <w:rsid w:val="0048652E"/>
    <w:rsid w:val="00492063"/>
    <w:rsid w:val="004947F3"/>
    <w:rsid w:val="00494EA9"/>
    <w:rsid w:val="00497010"/>
    <w:rsid w:val="004A20D5"/>
    <w:rsid w:val="004A2C3C"/>
    <w:rsid w:val="004A3456"/>
    <w:rsid w:val="004A3EA5"/>
    <w:rsid w:val="004A704E"/>
    <w:rsid w:val="004A72D2"/>
    <w:rsid w:val="004B00F9"/>
    <w:rsid w:val="004B0399"/>
    <w:rsid w:val="004B22F2"/>
    <w:rsid w:val="004B2B24"/>
    <w:rsid w:val="004B2F4D"/>
    <w:rsid w:val="004B4303"/>
    <w:rsid w:val="004B53C0"/>
    <w:rsid w:val="004B5917"/>
    <w:rsid w:val="004B5B0D"/>
    <w:rsid w:val="004B6A36"/>
    <w:rsid w:val="004C13D6"/>
    <w:rsid w:val="004C1EAD"/>
    <w:rsid w:val="004C2582"/>
    <w:rsid w:val="004C3197"/>
    <w:rsid w:val="004C4290"/>
    <w:rsid w:val="004C5780"/>
    <w:rsid w:val="004D0C4B"/>
    <w:rsid w:val="004D152F"/>
    <w:rsid w:val="004D1D02"/>
    <w:rsid w:val="004D5F0C"/>
    <w:rsid w:val="004E13FD"/>
    <w:rsid w:val="004E54FA"/>
    <w:rsid w:val="004E61D8"/>
    <w:rsid w:val="004E731B"/>
    <w:rsid w:val="004E7913"/>
    <w:rsid w:val="004F0C47"/>
    <w:rsid w:val="004F147D"/>
    <w:rsid w:val="004F2893"/>
    <w:rsid w:val="004F474D"/>
    <w:rsid w:val="004F59F7"/>
    <w:rsid w:val="00501946"/>
    <w:rsid w:val="005038A1"/>
    <w:rsid w:val="00506842"/>
    <w:rsid w:val="00506C0C"/>
    <w:rsid w:val="00515207"/>
    <w:rsid w:val="005152FF"/>
    <w:rsid w:val="00522AA5"/>
    <w:rsid w:val="00523902"/>
    <w:rsid w:val="005244A2"/>
    <w:rsid w:val="00524F69"/>
    <w:rsid w:val="005251D8"/>
    <w:rsid w:val="00526156"/>
    <w:rsid w:val="00526A3E"/>
    <w:rsid w:val="00526DEB"/>
    <w:rsid w:val="00527F26"/>
    <w:rsid w:val="00535A58"/>
    <w:rsid w:val="00536DBF"/>
    <w:rsid w:val="00537807"/>
    <w:rsid w:val="00540638"/>
    <w:rsid w:val="00540E84"/>
    <w:rsid w:val="0054221B"/>
    <w:rsid w:val="0054293D"/>
    <w:rsid w:val="005431D6"/>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CDF"/>
    <w:rsid w:val="00572B4F"/>
    <w:rsid w:val="00572C05"/>
    <w:rsid w:val="00574348"/>
    <w:rsid w:val="00574A10"/>
    <w:rsid w:val="00575206"/>
    <w:rsid w:val="00575E49"/>
    <w:rsid w:val="00576892"/>
    <w:rsid w:val="005810D9"/>
    <w:rsid w:val="0058121F"/>
    <w:rsid w:val="0058178F"/>
    <w:rsid w:val="00583C07"/>
    <w:rsid w:val="00584D79"/>
    <w:rsid w:val="00592AD9"/>
    <w:rsid w:val="0059336F"/>
    <w:rsid w:val="005940FD"/>
    <w:rsid w:val="005956B2"/>
    <w:rsid w:val="005965DB"/>
    <w:rsid w:val="00596C0E"/>
    <w:rsid w:val="005977C5"/>
    <w:rsid w:val="005A0253"/>
    <w:rsid w:val="005A0943"/>
    <w:rsid w:val="005A0D21"/>
    <w:rsid w:val="005A5A24"/>
    <w:rsid w:val="005B1110"/>
    <w:rsid w:val="005B17B9"/>
    <w:rsid w:val="005B251D"/>
    <w:rsid w:val="005B7F36"/>
    <w:rsid w:val="005C1440"/>
    <w:rsid w:val="005C1681"/>
    <w:rsid w:val="005C1B45"/>
    <w:rsid w:val="005C2703"/>
    <w:rsid w:val="005C4DE8"/>
    <w:rsid w:val="005C661C"/>
    <w:rsid w:val="005C6C4A"/>
    <w:rsid w:val="005C767B"/>
    <w:rsid w:val="005D2600"/>
    <w:rsid w:val="005D6C90"/>
    <w:rsid w:val="005D798F"/>
    <w:rsid w:val="005D7DDD"/>
    <w:rsid w:val="005E2CB9"/>
    <w:rsid w:val="005E37BB"/>
    <w:rsid w:val="005E4273"/>
    <w:rsid w:val="005E433D"/>
    <w:rsid w:val="005E5D27"/>
    <w:rsid w:val="005F20CB"/>
    <w:rsid w:val="005F238E"/>
    <w:rsid w:val="005F24AE"/>
    <w:rsid w:val="005F64FD"/>
    <w:rsid w:val="005F6744"/>
    <w:rsid w:val="005F6F36"/>
    <w:rsid w:val="0060124E"/>
    <w:rsid w:val="0060140A"/>
    <w:rsid w:val="00601CB1"/>
    <w:rsid w:val="00601F0C"/>
    <w:rsid w:val="00603A5F"/>
    <w:rsid w:val="00603B62"/>
    <w:rsid w:val="0060462E"/>
    <w:rsid w:val="00605349"/>
    <w:rsid w:val="00605A3E"/>
    <w:rsid w:val="00606728"/>
    <w:rsid w:val="00606C86"/>
    <w:rsid w:val="00607499"/>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174E"/>
    <w:rsid w:val="006428B1"/>
    <w:rsid w:val="0064361F"/>
    <w:rsid w:val="00643D96"/>
    <w:rsid w:val="006440FD"/>
    <w:rsid w:val="0064488F"/>
    <w:rsid w:val="0064505A"/>
    <w:rsid w:val="006461D2"/>
    <w:rsid w:val="00646459"/>
    <w:rsid w:val="006466FC"/>
    <w:rsid w:val="00646ED1"/>
    <w:rsid w:val="00650733"/>
    <w:rsid w:val="00651110"/>
    <w:rsid w:val="00652074"/>
    <w:rsid w:val="0065251F"/>
    <w:rsid w:val="00654C06"/>
    <w:rsid w:val="006550A1"/>
    <w:rsid w:val="00655C26"/>
    <w:rsid w:val="00660DFC"/>
    <w:rsid w:val="00661FCF"/>
    <w:rsid w:val="0066253C"/>
    <w:rsid w:val="00663473"/>
    <w:rsid w:val="00664094"/>
    <w:rsid w:val="00665D5B"/>
    <w:rsid w:val="0066694D"/>
    <w:rsid w:val="00666A3D"/>
    <w:rsid w:val="00666C8F"/>
    <w:rsid w:val="00670617"/>
    <w:rsid w:val="00671698"/>
    <w:rsid w:val="0067288B"/>
    <w:rsid w:val="00673539"/>
    <w:rsid w:val="00673CD7"/>
    <w:rsid w:val="00676C74"/>
    <w:rsid w:val="00677E0F"/>
    <w:rsid w:val="00681D91"/>
    <w:rsid w:val="0068227B"/>
    <w:rsid w:val="006823D1"/>
    <w:rsid w:val="00682E41"/>
    <w:rsid w:val="006850C8"/>
    <w:rsid w:val="00685A48"/>
    <w:rsid w:val="00685FE3"/>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254A"/>
    <w:rsid w:val="006B3FFE"/>
    <w:rsid w:val="006B48C7"/>
    <w:rsid w:val="006B4A3D"/>
    <w:rsid w:val="006B6797"/>
    <w:rsid w:val="006B7764"/>
    <w:rsid w:val="006C10A1"/>
    <w:rsid w:val="006C22CF"/>
    <w:rsid w:val="006C2507"/>
    <w:rsid w:val="006C4BC0"/>
    <w:rsid w:val="006C63D3"/>
    <w:rsid w:val="006C6A3C"/>
    <w:rsid w:val="006D05A5"/>
    <w:rsid w:val="006D1529"/>
    <w:rsid w:val="006D6D94"/>
    <w:rsid w:val="006D6E86"/>
    <w:rsid w:val="006E1CFA"/>
    <w:rsid w:val="006E20BD"/>
    <w:rsid w:val="006E34B7"/>
    <w:rsid w:val="006E4513"/>
    <w:rsid w:val="006E5D5C"/>
    <w:rsid w:val="006E78A4"/>
    <w:rsid w:val="006E7A82"/>
    <w:rsid w:val="006E7D37"/>
    <w:rsid w:val="006F024B"/>
    <w:rsid w:val="006F02C0"/>
    <w:rsid w:val="006F06C9"/>
    <w:rsid w:val="006F12E8"/>
    <w:rsid w:val="006F286A"/>
    <w:rsid w:val="006F7A7B"/>
    <w:rsid w:val="0070041C"/>
    <w:rsid w:val="00702402"/>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30409"/>
    <w:rsid w:val="00730962"/>
    <w:rsid w:val="00733714"/>
    <w:rsid w:val="0073541A"/>
    <w:rsid w:val="0073671E"/>
    <w:rsid w:val="00737340"/>
    <w:rsid w:val="00740513"/>
    <w:rsid w:val="0074055D"/>
    <w:rsid w:val="00740B54"/>
    <w:rsid w:val="00741207"/>
    <w:rsid w:val="00743E3D"/>
    <w:rsid w:val="00744109"/>
    <w:rsid w:val="00744E66"/>
    <w:rsid w:val="007455B4"/>
    <w:rsid w:val="007467D8"/>
    <w:rsid w:val="007470D6"/>
    <w:rsid w:val="00747B4B"/>
    <w:rsid w:val="007509D4"/>
    <w:rsid w:val="00750F38"/>
    <w:rsid w:val="007533EA"/>
    <w:rsid w:val="00753E27"/>
    <w:rsid w:val="00756A80"/>
    <w:rsid w:val="007607DD"/>
    <w:rsid w:val="00760CD6"/>
    <w:rsid w:val="00761A2A"/>
    <w:rsid w:val="00761AEC"/>
    <w:rsid w:val="00762120"/>
    <w:rsid w:val="00762D00"/>
    <w:rsid w:val="00762EC8"/>
    <w:rsid w:val="00763C6A"/>
    <w:rsid w:val="00766EE9"/>
    <w:rsid w:val="0077183A"/>
    <w:rsid w:val="00772A6F"/>
    <w:rsid w:val="00772B3C"/>
    <w:rsid w:val="00774711"/>
    <w:rsid w:val="00774A87"/>
    <w:rsid w:val="00777F57"/>
    <w:rsid w:val="00784DCA"/>
    <w:rsid w:val="00786037"/>
    <w:rsid w:val="00787DCA"/>
    <w:rsid w:val="00790C2C"/>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CBB"/>
    <w:rsid w:val="007A53B5"/>
    <w:rsid w:val="007A5697"/>
    <w:rsid w:val="007A7787"/>
    <w:rsid w:val="007A77A1"/>
    <w:rsid w:val="007B5562"/>
    <w:rsid w:val="007B5E2C"/>
    <w:rsid w:val="007B7310"/>
    <w:rsid w:val="007B7EB7"/>
    <w:rsid w:val="007C08D0"/>
    <w:rsid w:val="007C18E2"/>
    <w:rsid w:val="007D04EA"/>
    <w:rsid w:val="007D0DA3"/>
    <w:rsid w:val="007D0F1E"/>
    <w:rsid w:val="007D0F66"/>
    <w:rsid w:val="007D1935"/>
    <w:rsid w:val="007D2FA0"/>
    <w:rsid w:val="007D4862"/>
    <w:rsid w:val="007D58A7"/>
    <w:rsid w:val="007D62BE"/>
    <w:rsid w:val="007E17CA"/>
    <w:rsid w:val="007E2415"/>
    <w:rsid w:val="007E27D1"/>
    <w:rsid w:val="007E282D"/>
    <w:rsid w:val="007E46A7"/>
    <w:rsid w:val="007E5D62"/>
    <w:rsid w:val="007E7359"/>
    <w:rsid w:val="007F0542"/>
    <w:rsid w:val="007F122D"/>
    <w:rsid w:val="007F48D2"/>
    <w:rsid w:val="007F5D5D"/>
    <w:rsid w:val="007F6C82"/>
    <w:rsid w:val="00801605"/>
    <w:rsid w:val="00802647"/>
    <w:rsid w:val="00802B7A"/>
    <w:rsid w:val="008048D5"/>
    <w:rsid w:val="0081348D"/>
    <w:rsid w:val="00813C11"/>
    <w:rsid w:val="00813DC4"/>
    <w:rsid w:val="00814F2A"/>
    <w:rsid w:val="0081540C"/>
    <w:rsid w:val="008167D5"/>
    <w:rsid w:val="00817A20"/>
    <w:rsid w:val="00817D71"/>
    <w:rsid w:val="00821AD7"/>
    <w:rsid w:val="00821EEE"/>
    <w:rsid w:val="00823B23"/>
    <w:rsid w:val="008248B7"/>
    <w:rsid w:val="00825C12"/>
    <w:rsid w:val="00826B83"/>
    <w:rsid w:val="008323EB"/>
    <w:rsid w:val="00833D12"/>
    <w:rsid w:val="008340F0"/>
    <w:rsid w:val="00834193"/>
    <w:rsid w:val="0083454B"/>
    <w:rsid w:val="00834C83"/>
    <w:rsid w:val="008376CF"/>
    <w:rsid w:val="008417D9"/>
    <w:rsid w:val="00842564"/>
    <w:rsid w:val="00843B69"/>
    <w:rsid w:val="00844838"/>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4F79"/>
    <w:rsid w:val="00870176"/>
    <w:rsid w:val="00870FAB"/>
    <w:rsid w:val="00871425"/>
    <w:rsid w:val="00871FB7"/>
    <w:rsid w:val="00872B29"/>
    <w:rsid w:val="00873671"/>
    <w:rsid w:val="00874AA3"/>
    <w:rsid w:val="0087513F"/>
    <w:rsid w:val="0087576C"/>
    <w:rsid w:val="00875C27"/>
    <w:rsid w:val="008766C0"/>
    <w:rsid w:val="00876F15"/>
    <w:rsid w:val="00877A87"/>
    <w:rsid w:val="00880F9A"/>
    <w:rsid w:val="00882975"/>
    <w:rsid w:val="008847D8"/>
    <w:rsid w:val="0088550D"/>
    <w:rsid w:val="00886D01"/>
    <w:rsid w:val="00887CAC"/>
    <w:rsid w:val="00892217"/>
    <w:rsid w:val="00892AC9"/>
    <w:rsid w:val="00892D8D"/>
    <w:rsid w:val="008953D2"/>
    <w:rsid w:val="00895D92"/>
    <w:rsid w:val="008A16C5"/>
    <w:rsid w:val="008A4119"/>
    <w:rsid w:val="008A411F"/>
    <w:rsid w:val="008A4CCC"/>
    <w:rsid w:val="008A50BB"/>
    <w:rsid w:val="008B2344"/>
    <w:rsid w:val="008B2E83"/>
    <w:rsid w:val="008B4D4C"/>
    <w:rsid w:val="008B763C"/>
    <w:rsid w:val="008B7B4B"/>
    <w:rsid w:val="008C026C"/>
    <w:rsid w:val="008C2CE3"/>
    <w:rsid w:val="008C3F74"/>
    <w:rsid w:val="008C46AC"/>
    <w:rsid w:val="008C6607"/>
    <w:rsid w:val="008D05EA"/>
    <w:rsid w:val="008D1EA0"/>
    <w:rsid w:val="008D37CE"/>
    <w:rsid w:val="008D451D"/>
    <w:rsid w:val="008D4918"/>
    <w:rsid w:val="008D55BB"/>
    <w:rsid w:val="008D63D3"/>
    <w:rsid w:val="008D69B2"/>
    <w:rsid w:val="008D7EF1"/>
    <w:rsid w:val="008E1DDF"/>
    <w:rsid w:val="008E20AB"/>
    <w:rsid w:val="008E24A3"/>
    <w:rsid w:val="008E264B"/>
    <w:rsid w:val="008E3033"/>
    <w:rsid w:val="008E4D8A"/>
    <w:rsid w:val="008E60E7"/>
    <w:rsid w:val="008E61FC"/>
    <w:rsid w:val="008E6FAC"/>
    <w:rsid w:val="008F0928"/>
    <w:rsid w:val="008F1DB0"/>
    <w:rsid w:val="008F2078"/>
    <w:rsid w:val="008F3F23"/>
    <w:rsid w:val="008F453D"/>
    <w:rsid w:val="008F468A"/>
    <w:rsid w:val="008F4C82"/>
    <w:rsid w:val="00900DEF"/>
    <w:rsid w:val="009032ED"/>
    <w:rsid w:val="00905338"/>
    <w:rsid w:val="00905B8F"/>
    <w:rsid w:val="009076DC"/>
    <w:rsid w:val="009077D2"/>
    <w:rsid w:val="00907D60"/>
    <w:rsid w:val="00907FF4"/>
    <w:rsid w:val="0091085D"/>
    <w:rsid w:val="00916394"/>
    <w:rsid w:val="0091644E"/>
    <w:rsid w:val="009174DF"/>
    <w:rsid w:val="00920D06"/>
    <w:rsid w:val="0092102B"/>
    <w:rsid w:val="00922A26"/>
    <w:rsid w:val="009246C1"/>
    <w:rsid w:val="00925FB5"/>
    <w:rsid w:val="009269E7"/>
    <w:rsid w:val="00926C20"/>
    <w:rsid w:val="00930197"/>
    <w:rsid w:val="00930E16"/>
    <w:rsid w:val="00931A68"/>
    <w:rsid w:val="00934AAD"/>
    <w:rsid w:val="00934E6F"/>
    <w:rsid w:val="00934F65"/>
    <w:rsid w:val="009357F5"/>
    <w:rsid w:val="009365CF"/>
    <w:rsid w:val="00940BAD"/>
    <w:rsid w:val="00940FF9"/>
    <w:rsid w:val="009430CD"/>
    <w:rsid w:val="009439BD"/>
    <w:rsid w:val="00944122"/>
    <w:rsid w:val="00945610"/>
    <w:rsid w:val="009471BA"/>
    <w:rsid w:val="00950085"/>
    <w:rsid w:val="009502C2"/>
    <w:rsid w:val="00950489"/>
    <w:rsid w:val="009509D5"/>
    <w:rsid w:val="0095181B"/>
    <w:rsid w:val="009518DB"/>
    <w:rsid w:val="0095423E"/>
    <w:rsid w:val="00954324"/>
    <w:rsid w:val="009555D9"/>
    <w:rsid w:val="00956968"/>
    <w:rsid w:val="00956D0B"/>
    <w:rsid w:val="0096083C"/>
    <w:rsid w:val="00962489"/>
    <w:rsid w:val="00962A01"/>
    <w:rsid w:val="00964F11"/>
    <w:rsid w:val="00967DBB"/>
    <w:rsid w:val="009707AE"/>
    <w:rsid w:val="00971455"/>
    <w:rsid w:val="00971F8E"/>
    <w:rsid w:val="00973D09"/>
    <w:rsid w:val="00974BA6"/>
    <w:rsid w:val="00977689"/>
    <w:rsid w:val="00980409"/>
    <w:rsid w:val="009817D1"/>
    <w:rsid w:val="00981BD5"/>
    <w:rsid w:val="00982641"/>
    <w:rsid w:val="00984B76"/>
    <w:rsid w:val="00986CAF"/>
    <w:rsid w:val="00990A69"/>
    <w:rsid w:val="00990B6E"/>
    <w:rsid w:val="00991ABE"/>
    <w:rsid w:val="00991AFC"/>
    <w:rsid w:val="00993B88"/>
    <w:rsid w:val="00997E52"/>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22DB"/>
    <w:rsid w:val="009D2519"/>
    <w:rsid w:val="009D3252"/>
    <w:rsid w:val="009D3407"/>
    <w:rsid w:val="009D4D11"/>
    <w:rsid w:val="009E020B"/>
    <w:rsid w:val="009E02D4"/>
    <w:rsid w:val="009E37BB"/>
    <w:rsid w:val="009E5D79"/>
    <w:rsid w:val="009E6D89"/>
    <w:rsid w:val="009F0533"/>
    <w:rsid w:val="009F0704"/>
    <w:rsid w:val="009F20A7"/>
    <w:rsid w:val="009F2D70"/>
    <w:rsid w:val="009F40ED"/>
    <w:rsid w:val="009F506B"/>
    <w:rsid w:val="009F5A9B"/>
    <w:rsid w:val="009F63E4"/>
    <w:rsid w:val="009F70A5"/>
    <w:rsid w:val="00A01C00"/>
    <w:rsid w:val="00A01FFD"/>
    <w:rsid w:val="00A02882"/>
    <w:rsid w:val="00A04D98"/>
    <w:rsid w:val="00A119C2"/>
    <w:rsid w:val="00A13BD4"/>
    <w:rsid w:val="00A148B5"/>
    <w:rsid w:val="00A15094"/>
    <w:rsid w:val="00A16B59"/>
    <w:rsid w:val="00A17A54"/>
    <w:rsid w:val="00A20C44"/>
    <w:rsid w:val="00A25177"/>
    <w:rsid w:val="00A26388"/>
    <w:rsid w:val="00A264B2"/>
    <w:rsid w:val="00A26609"/>
    <w:rsid w:val="00A32DF5"/>
    <w:rsid w:val="00A3321C"/>
    <w:rsid w:val="00A3387E"/>
    <w:rsid w:val="00A33B0F"/>
    <w:rsid w:val="00A356B8"/>
    <w:rsid w:val="00A40DAF"/>
    <w:rsid w:val="00A40E5B"/>
    <w:rsid w:val="00A416BE"/>
    <w:rsid w:val="00A4584B"/>
    <w:rsid w:val="00A4614F"/>
    <w:rsid w:val="00A50363"/>
    <w:rsid w:val="00A50A1E"/>
    <w:rsid w:val="00A51107"/>
    <w:rsid w:val="00A51A18"/>
    <w:rsid w:val="00A51DFE"/>
    <w:rsid w:val="00A52056"/>
    <w:rsid w:val="00A541DE"/>
    <w:rsid w:val="00A54BAB"/>
    <w:rsid w:val="00A60026"/>
    <w:rsid w:val="00A612CD"/>
    <w:rsid w:val="00A61C03"/>
    <w:rsid w:val="00A631E2"/>
    <w:rsid w:val="00A644B9"/>
    <w:rsid w:val="00A64AB5"/>
    <w:rsid w:val="00A703F7"/>
    <w:rsid w:val="00A72C03"/>
    <w:rsid w:val="00A72CC2"/>
    <w:rsid w:val="00A73B18"/>
    <w:rsid w:val="00A76DC1"/>
    <w:rsid w:val="00A807FF"/>
    <w:rsid w:val="00A815FB"/>
    <w:rsid w:val="00A81708"/>
    <w:rsid w:val="00A81F14"/>
    <w:rsid w:val="00A829E9"/>
    <w:rsid w:val="00A84CCD"/>
    <w:rsid w:val="00A862D8"/>
    <w:rsid w:val="00A90BC9"/>
    <w:rsid w:val="00A9107C"/>
    <w:rsid w:val="00A914AA"/>
    <w:rsid w:val="00A92026"/>
    <w:rsid w:val="00A93443"/>
    <w:rsid w:val="00A934AE"/>
    <w:rsid w:val="00A95517"/>
    <w:rsid w:val="00A97E1A"/>
    <w:rsid w:val="00AA29C1"/>
    <w:rsid w:val="00AA33C2"/>
    <w:rsid w:val="00AA3461"/>
    <w:rsid w:val="00AA37DC"/>
    <w:rsid w:val="00AA656E"/>
    <w:rsid w:val="00AA7993"/>
    <w:rsid w:val="00AB0EE5"/>
    <w:rsid w:val="00AB3E60"/>
    <w:rsid w:val="00AB458F"/>
    <w:rsid w:val="00AC14EB"/>
    <w:rsid w:val="00AC343E"/>
    <w:rsid w:val="00AC388D"/>
    <w:rsid w:val="00AC3953"/>
    <w:rsid w:val="00AC5A8E"/>
    <w:rsid w:val="00AC7BC1"/>
    <w:rsid w:val="00AD0DCB"/>
    <w:rsid w:val="00AD2C2F"/>
    <w:rsid w:val="00AE190A"/>
    <w:rsid w:val="00AE1CF1"/>
    <w:rsid w:val="00AE2281"/>
    <w:rsid w:val="00AE3CC8"/>
    <w:rsid w:val="00AE450D"/>
    <w:rsid w:val="00AE6C19"/>
    <w:rsid w:val="00AF1944"/>
    <w:rsid w:val="00AF1CB9"/>
    <w:rsid w:val="00AF2873"/>
    <w:rsid w:val="00AF56CA"/>
    <w:rsid w:val="00AF5B10"/>
    <w:rsid w:val="00AF608A"/>
    <w:rsid w:val="00AF61AC"/>
    <w:rsid w:val="00B02D00"/>
    <w:rsid w:val="00B05D2F"/>
    <w:rsid w:val="00B06A81"/>
    <w:rsid w:val="00B07C44"/>
    <w:rsid w:val="00B1078F"/>
    <w:rsid w:val="00B11D5D"/>
    <w:rsid w:val="00B13F48"/>
    <w:rsid w:val="00B15179"/>
    <w:rsid w:val="00B17E03"/>
    <w:rsid w:val="00B17F32"/>
    <w:rsid w:val="00B22F76"/>
    <w:rsid w:val="00B2577F"/>
    <w:rsid w:val="00B25D38"/>
    <w:rsid w:val="00B26CD0"/>
    <w:rsid w:val="00B2736D"/>
    <w:rsid w:val="00B30101"/>
    <w:rsid w:val="00B30641"/>
    <w:rsid w:val="00B331C0"/>
    <w:rsid w:val="00B34DE6"/>
    <w:rsid w:val="00B3512E"/>
    <w:rsid w:val="00B366DF"/>
    <w:rsid w:val="00B36932"/>
    <w:rsid w:val="00B4053F"/>
    <w:rsid w:val="00B421B1"/>
    <w:rsid w:val="00B4328C"/>
    <w:rsid w:val="00B44654"/>
    <w:rsid w:val="00B46185"/>
    <w:rsid w:val="00B46798"/>
    <w:rsid w:val="00B46F00"/>
    <w:rsid w:val="00B5143E"/>
    <w:rsid w:val="00B51A5D"/>
    <w:rsid w:val="00B523F2"/>
    <w:rsid w:val="00B53B78"/>
    <w:rsid w:val="00B54AEB"/>
    <w:rsid w:val="00B55187"/>
    <w:rsid w:val="00B56F95"/>
    <w:rsid w:val="00B60BBA"/>
    <w:rsid w:val="00B63FF4"/>
    <w:rsid w:val="00B64233"/>
    <w:rsid w:val="00B64C2C"/>
    <w:rsid w:val="00B711B7"/>
    <w:rsid w:val="00B715BB"/>
    <w:rsid w:val="00B72AF7"/>
    <w:rsid w:val="00B74DA0"/>
    <w:rsid w:val="00B751DE"/>
    <w:rsid w:val="00B754A6"/>
    <w:rsid w:val="00B80A39"/>
    <w:rsid w:val="00B81E94"/>
    <w:rsid w:val="00B8230D"/>
    <w:rsid w:val="00B82AF8"/>
    <w:rsid w:val="00B833CB"/>
    <w:rsid w:val="00B83F60"/>
    <w:rsid w:val="00B84372"/>
    <w:rsid w:val="00B84414"/>
    <w:rsid w:val="00B85468"/>
    <w:rsid w:val="00B86739"/>
    <w:rsid w:val="00B86894"/>
    <w:rsid w:val="00B86E06"/>
    <w:rsid w:val="00B90CC6"/>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2DA7"/>
    <w:rsid w:val="00BB4947"/>
    <w:rsid w:val="00BB4D2C"/>
    <w:rsid w:val="00BB5150"/>
    <w:rsid w:val="00BB5155"/>
    <w:rsid w:val="00BB51C4"/>
    <w:rsid w:val="00BB5958"/>
    <w:rsid w:val="00BB5CE8"/>
    <w:rsid w:val="00BB6772"/>
    <w:rsid w:val="00BC037A"/>
    <w:rsid w:val="00BC1BC2"/>
    <w:rsid w:val="00BC337D"/>
    <w:rsid w:val="00BC4114"/>
    <w:rsid w:val="00BC5079"/>
    <w:rsid w:val="00BC57AA"/>
    <w:rsid w:val="00BC7940"/>
    <w:rsid w:val="00BD204A"/>
    <w:rsid w:val="00BD453B"/>
    <w:rsid w:val="00BD4842"/>
    <w:rsid w:val="00BD673A"/>
    <w:rsid w:val="00BD6991"/>
    <w:rsid w:val="00BD7761"/>
    <w:rsid w:val="00BD7C19"/>
    <w:rsid w:val="00BE0932"/>
    <w:rsid w:val="00BE0CA6"/>
    <w:rsid w:val="00BE29B4"/>
    <w:rsid w:val="00BE4583"/>
    <w:rsid w:val="00BE61CA"/>
    <w:rsid w:val="00BE7DDA"/>
    <w:rsid w:val="00BF0491"/>
    <w:rsid w:val="00BF44BA"/>
    <w:rsid w:val="00BF44D3"/>
    <w:rsid w:val="00BF54BC"/>
    <w:rsid w:val="00BF5DEE"/>
    <w:rsid w:val="00BF5EA9"/>
    <w:rsid w:val="00BF621B"/>
    <w:rsid w:val="00BF6BC4"/>
    <w:rsid w:val="00C00CFD"/>
    <w:rsid w:val="00C01174"/>
    <w:rsid w:val="00C02683"/>
    <w:rsid w:val="00C040C0"/>
    <w:rsid w:val="00C07ECD"/>
    <w:rsid w:val="00C10C71"/>
    <w:rsid w:val="00C121D9"/>
    <w:rsid w:val="00C129FD"/>
    <w:rsid w:val="00C13AB7"/>
    <w:rsid w:val="00C150FF"/>
    <w:rsid w:val="00C15609"/>
    <w:rsid w:val="00C16B54"/>
    <w:rsid w:val="00C20185"/>
    <w:rsid w:val="00C22638"/>
    <w:rsid w:val="00C22D9F"/>
    <w:rsid w:val="00C22EEB"/>
    <w:rsid w:val="00C247C3"/>
    <w:rsid w:val="00C24AB1"/>
    <w:rsid w:val="00C30BE4"/>
    <w:rsid w:val="00C3252B"/>
    <w:rsid w:val="00C335B1"/>
    <w:rsid w:val="00C3365B"/>
    <w:rsid w:val="00C33BE5"/>
    <w:rsid w:val="00C37015"/>
    <w:rsid w:val="00C37176"/>
    <w:rsid w:val="00C37280"/>
    <w:rsid w:val="00C41588"/>
    <w:rsid w:val="00C43E35"/>
    <w:rsid w:val="00C43E76"/>
    <w:rsid w:val="00C44579"/>
    <w:rsid w:val="00C447BD"/>
    <w:rsid w:val="00C5047E"/>
    <w:rsid w:val="00C52BA1"/>
    <w:rsid w:val="00C545D6"/>
    <w:rsid w:val="00C55A7A"/>
    <w:rsid w:val="00C55E8B"/>
    <w:rsid w:val="00C61380"/>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80922"/>
    <w:rsid w:val="00C809C3"/>
    <w:rsid w:val="00C80D4C"/>
    <w:rsid w:val="00C8284A"/>
    <w:rsid w:val="00C83632"/>
    <w:rsid w:val="00C83800"/>
    <w:rsid w:val="00C85A7A"/>
    <w:rsid w:val="00C903D8"/>
    <w:rsid w:val="00C90538"/>
    <w:rsid w:val="00C92DEE"/>
    <w:rsid w:val="00C93ECA"/>
    <w:rsid w:val="00C962A2"/>
    <w:rsid w:val="00C97ED0"/>
    <w:rsid w:val="00CA1DD3"/>
    <w:rsid w:val="00CA26F5"/>
    <w:rsid w:val="00CA546F"/>
    <w:rsid w:val="00CA581E"/>
    <w:rsid w:val="00CA62E5"/>
    <w:rsid w:val="00CA7A76"/>
    <w:rsid w:val="00CB0812"/>
    <w:rsid w:val="00CB0886"/>
    <w:rsid w:val="00CB3AB5"/>
    <w:rsid w:val="00CB3D17"/>
    <w:rsid w:val="00CB6514"/>
    <w:rsid w:val="00CB78AC"/>
    <w:rsid w:val="00CB7ACE"/>
    <w:rsid w:val="00CC0122"/>
    <w:rsid w:val="00CC0497"/>
    <w:rsid w:val="00CC0C99"/>
    <w:rsid w:val="00CC1438"/>
    <w:rsid w:val="00CC1E2D"/>
    <w:rsid w:val="00CC216A"/>
    <w:rsid w:val="00CC3933"/>
    <w:rsid w:val="00CC3A03"/>
    <w:rsid w:val="00CD1CB0"/>
    <w:rsid w:val="00CD1ED7"/>
    <w:rsid w:val="00CD226F"/>
    <w:rsid w:val="00CD47EE"/>
    <w:rsid w:val="00CE0CE1"/>
    <w:rsid w:val="00CE3DF4"/>
    <w:rsid w:val="00CE5272"/>
    <w:rsid w:val="00CF100F"/>
    <w:rsid w:val="00CF14D7"/>
    <w:rsid w:val="00CF25EB"/>
    <w:rsid w:val="00CF48AC"/>
    <w:rsid w:val="00CF4BA2"/>
    <w:rsid w:val="00CF5E8E"/>
    <w:rsid w:val="00CF6339"/>
    <w:rsid w:val="00CF6D90"/>
    <w:rsid w:val="00CF7691"/>
    <w:rsid w:val="00CF7D9F"/>
    <w:rsid w:val="00CF7F32"/>
    <w:rsid w:val="00D00CA6"/>
    <w:rsid w:val="00D01472"/>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218EC"/>
    <w:rsid w:val="00D22B03"/>
    <w:rsid w:val="00D238EE"/>
    <w:rsid w:val="00D25D20"/>
    <w:rsid w:val="00D26BD2"/>
    <w:rsid w:val="00D30BB6"/>
    <w:rsid w:val="00D327A6"/>
    <w:rsid w:val="00D33244"/>
    <w:rsid w:val="00D3519D"/>
    <w:rsid w:val="00D35D99"/>
    <w:rsid w:val="00D3704E"/>
    <w:rsid w:val="00D37A3C"/>
    <w:rsid w:val="00D4452F"/>
    <w:rsid w:val="00D4542D"/>
    <w:rsid w:val="00D4685C"/>
    <w:rsid w:val="00D47B96"/>
    <w:rsid w:val="00D513CA"/>
    <w:rsid w:val="00D517F7"/>
    <w:rsid w:val="00D51E38"/>
    <w:rsid w:val="00D52AA2"/>
    <w:rsid w:val="00D62000"/>
    <w:rsid w:val="00D64B34"/>
    <w:rsid w:val="00D64DAE"/>
    <w:rsid w:val="00D65029"/>
    <w:rsid w:val="00D66331"/>
    <w:rsid w:val="00D66DC1"/>
    <w:rsid w:val="00D67800"/>
    <w:rsid w:val="00D67BEA"/>
    <w:rsid w:val="00D700DD"/>
    <w:rsid w:val="00D705B1"/>
    <w:rsid w:val="00D73217"/>
    <w:rsid w:val="00D749A1"/>
    <w:rsid w:val="00D75B9E"/>
    <w:rsid w:val="00D75F28"/>
    <w:rsid w:val="00D764A6"/>
    <w:rsid w:val="00D81143"/>
    <w:rsid w:val="00D81F4C"/>
    <w:rsid w:val="00D82E55"/>
    <w:rsid w:val="00D833AF"/>
    <w:rsid w:val="00D83D25"/>
    <w:rsid w:val="00D84043"/>
    <w:rsid w:val="00D8463D"/>
    <w:rsid w:val="00D8665B"/>
    <w:rsid w:val="00D869D1"/>
    <w:rsid w:val="00D86E0B"/>
    <w:rsid w:val="00D906B9"/>
    <w:rsid w:val="00D92D0C"/>
    <w:rsid w:val="00D93816"/>
    <w:rsid w:val="00D94A07"/>
    <w:rsid w:val="00D95500"/>
    <w:rsid w:val="00D955A3"/>
    <w:rsid w:val="00D956A7"/>
    <w:rsid w:val="00D95FEB"/>
    <w:rsid w:val="00D97D45"/>
    <w:rsid w:val="00DA16A2"/>
    <w:rsid w:val="00DA2149"/>
    <w:rsid w:val="00DA4C16"/>
    <w:rsid w:val="00DA4CA2"/>
    <w:rsid w:val="00DA5D82"/>
    <w:rsid w:val="00DA7400"/>
    <w:rsid w:val="00DB0022"/>
    <w:rsid w:val="00DB0B50"/>
    <w:rsid w:val="00DB0F68"/>
    <w:rsid w:val="00DB12E7"/>
    <w:rsid w:val="00DB3429"/>
    <w:rsid w:val="00DB34F7"/>
    <w:rsid w:val="00DB4005"/>
    <w:rsid w:val="00DB68E2"/>
    <w:rsid w:val="00DC0257"/>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649C"/>
    <w:rsid w:val="00DE7F1A"/>
    <w:rsid w:val="00DF045A"/>
    <w:rsid w:val="00DF24C6"/>
    <w:rsid w:val="00DF3F28"/>
    <w:rsid w:val="00DF59F7"/>
    <w:rsid w:val="00DF6256"/>
    <w:rsid w:val="00DF6F59"/>
    <w:rsid w:val="00DF7DD0"/>
    <w:rsid w:val="00E02205"/>
    <w:rsid w:val="00E05CB5"/>
    <w:rsid w:val="00E06E6F"/>
    <w:rsid w:val="00E11F58"/>
    <w:rsid w:val="00E15D28"/>
    <w:rsid w:val="00E15E19"/>
    <w:rsid w:val="00E215C8"/>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754"/>
    <w:rsid w:val="00E66E27"/>
    <w:rsid w:val="00E703B8"/>
    <w:rsid w:val="00E7064D"/>
    <w:rsid w:val="00E70654"/>
    <w:rsid w:val="00E71466"/>
    <w:rsid w:val="00E7187D"/>
    <w:rsid w:val="00E726A5"/>
    <w:rsid w:val="00E72873"/>
    <w:rsid w:val="00E73102"/>
    <w:rsid w:val="00E74D03"/>
    <w:rsid w:val="00E75134"/>
    <w:rsid w:val="00E80157"/>
    <w:rsid w:val="00E806BE"/>
    <w:rsid w:val="00E81919"/>
    <w:rsid w:val="00E81969"/>
    <w:rsid w:val="00E836C8"/>
    <w:rsid w:val="00E84A9C"/>
    <w:rsid w:val="00E84C1A"/>
    <w:rsid w:val="00E85432"/>
    <w:rsid w:val="00E86D16"/>
    <w:rsid w:val="00E87489"/>
    <w:rsid w:val="00E87ADE"/>
    <w:rsid w:val="00E93262"/>
    <w:rsid w:val="00E9762C"/>
    <w:rsid w:val="00E97720"/>
    <w:rsid w:val="00EA009C"/>
    <w:rsid w:val="00EA0615"/>
    <w:rsid w:val="00EA3008"/>
    <w:rsid w:val="00EA36D2"/>
    <w:rsid w:val="00EA3B5A"/>
    <w:rsid w:val="00EA693C"/>
    <w:rsid w:val="00EA7573"/>
    <w:rsid w:val="00EB1A0D"/>
    <w:rsid w:val="00EB2407"/>
    <w:rsid w:val="00EB2A6F"/>
    <w:rsid w:val="00EB2E3F"/>
    <w:rsid w:val="00EB2F54"/>
    <w:rsid w:val="00EB3756"/>
    <w:rsid w:val="00EB45CE"/>
    <w:rsid w:val="00EB523A"/>
    <w:rsid w:val="00EB5B80"/>
    <w:rsid w:val="00EB6A92"/>
    <w:rsid w:val="00EB6BC6"/>
    <w:rsid w:val="00EB74ED"/>
    <w:rsid w:val="00EB7910"/>
    <w:rsid w:val="00EC0853"/>
    <w:rsid w:val="00EC1A00"/>
    <w:rsid w:val="00EC391E"/>
    <w:rsid w:val="00EC3DD2"/>
    <w:rsid w:val="00EC5338"/>
    <w:rsid w:val="00EC62C8"/>
    <w:rsid w:val="00EC7F67"/>
    <w:rsid w:val="00ED0CEF"/>
    <w:rsid w:val="00ED26EB"/>
    <w:rsid w:val="00ED3220"/>
    <w:rsid w:val="00ED3D31"/>
    <w:rsid w:val="00ED49A5"/>
    <w:rsid w:val="00ED5082"/>
    <w:rsid w:val="00ED7533"/>
    <w:rsid w:val="00EE0716"/>
    <w:rsid w:val="00EE0C6D"/>
    <w:rsid w:val="00EE1052"/>
    <w:rsid w:val="00EE32F5"/>
    <w:rsid w:val="00EE4479"/>
    <w:rsid w:val="00EE5D45"/>
    <w:rsid w:val="00EF01A4"/>
    <w:rsid w:val="00EF2547"/>
    <w:rsid w:val="00EF26C7"/>
    <w:rsid w:val="00EF68AD"/>
    <w:rsid w:val="00F00325"/>
    <w:rsid w:val="00F014E9"/>
    <w:rsid w:val="00F02D0D"/>
    <w:rsid w:val="00F03AAB"/>
    <w:rsid w:val="00F03F81"/>
    <w:rsid w:val="00F04267"/>
    <w:rsid w:val="00F047E7"/>
    <w:rsid w:val="00F05F41"/>
    <w:rsid w:val="00F12954"/>
    <w:rsid w:val="00F12D63"/>
    <w:rsid w:val="00F1339B"/>
    <w:rsid w:val="00F13AB4"/>
    <w:rsid w:val="00F14A2D"/>
    <w:rsid w:val="00F2204A"/>
    <w:rsid w:val="00F23F41"/>
    <w:rsid w:val="00F24FBD"/>
    <w:rsid w:val="00F24FD8"/>
    <w:rsid w:val="00F253ED"/>
    <w:rsid w:val="00F258F8"/>
    <w:rsid w:val="00F266CA"/>
    <w:rsid w:val="00F27223"/>
    <w:rsid w:val="00F27706"/>
    <w:rsid w:val="00F33E40"/>
    <w:rsid w:val="00F35437"/>
    <w:rsid w:val="00F35E88"/>
    <w:rsid w:val="00F37AC9"/>
    <w:rsid w:val="00F40AB4"/>
    <w:rsid w:val="00F41804"/>
    <w:rsid w:val="00F42447"/>
    <w:rsid w:val="00F42662"/>
    <w:rsid w:val="00F42E91"/>
    <w:rsid w:val="00F43174"/>
    <w:rsid w:val="00F43AEE"/>
    <w:rsid w:val="00F4526F"/>
    <w:rsid w:val="00F46D47"/>
    <w:rsid w:val="00F47EAD"/>
    <w:rsid w:val="00F5102F"/>
    <w:rsid w:val="00F52931"/>
    <w:rsid w:val="00F54C5E"/>
    <w:rsid w:val="00F56E1A"/>
    <w:rsid w:val="00F61006"/>
    <w:rsid w:val="00F635E0"/>
    <w:rsid w:val="00F63F89"/>
    <w:rsid w:val="00F64AEA"/>
    <w:rsid w:val="00F678E3"/>
    <w:rsid w:val="00F67A38"/>
    <w:rsid w:val="00F67BE1"/>
    <w:rsid w:val="00F70260"/>
    <w:rsid w:val="00F739F3"/>
    <w:rsid w:val="00F7418C"/>
    <w:rsid w:val="00F75292"/>
    <w:rsid w:val="00F7532E"/>
    <w:rsid w:val="00F75AA2"/>
    <w:rsid w:val="00F763A3"/>
    <w:rsid w:val="00F763DD"/>
    <w:rsid w:val="00F77B62"/>
    <w:rsid w:val="00F82AC7"/>
    <w:rsid w:val="00F84929"/>
    <w:rsid w:val="00F84DCC"/>
    <w:rsid w:val="00F85577"/>
    <w:rsid w:val="00F858AA"/>
    <w:rsid w:val="00F86AD5"/>
    <w:rsid w:val="00F86C37"/>
    <w:rsid w:val="00F87667"/>
    <w:rsid w:val="00F87912"/>
    <w:rsid w:val="00F9287D"/>
    <w:rsid w:val="00F93423"/>
    <w:rsid w:val="00F94C27"/>
    <w:rsid w:val="00F94D0B"/>
    <w:rsid w:val="00F95BB0"/>
    <w:rsid w:val="00F969FD"/>
    <w:rsid w:val="00F97727"/>
    <w:rsid w:val="00FA12F2"/>
    <w:rsid w:val="00FA1ED2"/>
    <w:rsid w:val="00FA3422"/>
    <w:rsid w:val="00FA444F"/>
    <w:rsid w:val="00FA64E8"/>
    <w:rsid w:val="00FA68BA"/>
    <w:rsid w:val="00FB2067"/>
    <w:rsid w:val="00FB2DC1"/>
    <w:rsid w:val="00FB54B2"/>
    <w:rsid w:val="00FB651B"/>
    <w:rsid w:val="00FB7993"/>
    <w:rsid w:val="00FB7AFB"/>
    <w:rsid w:val="00FC09A1"/>
    <w:rsid w:val="00FC169A"/>
    <w:rsid w:val="00FC3D57"/>
    <w:rsid w:val="00FC532F"/>
    <w:rsid w:val="00FC6495"/>
    <w:rsid w:val="00FC70A8"/>
    <w:rsid w:val="00FD25FD"/>
    <w:rsid w:val="00FD2D91"/>
    <w:rsid w:val="00FD34A3"/>
    <w:rsid w:val="00FD3A3B"/>
    <w:rsid w:val="00FD3F98"/>
    <w:rsid w:val="00FD5D00"/>
    <w:rsid w:val="00FD6DC5"/>
    <w:rsid w:val="00FD6FA7"/>
    <w:rsid w:val="00FD79B6"/>
    <w:rsid w:val="00FD7F77"/>
    <w:rsid w:val="00FE03FB"/>
    <w:rsid w:val="00FE0756"/>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www.jneurosci.org/content/24/31/6912.full.pdf" TargetMode="External"/><Relationship Id="rId21" Type="http://schemas.openxmlformats.org/officeDocument/2006/relationships/hyperlink" Target="http://pss.sagepub.com/content/7/3/174.full.pdf" TargetMode="External"/><Relationship Id="rId22" Type="http://schemas.openxmlformats.org/officeDocument/2006/relationships/hyperlink" Target="http://graphics.tx.ovid.com/ovftpdfs/FPDDNCDCMFNDMJ00/fs046/ovft/live/gv023/00004730/00004730-200110000-00010.pdf" TargetMode="External"/><Relationship Id="rId23" Type="http://schemas.openxmlformats.org/officeDocument/2006/relationships/hyperlink" Target="http://dx.doi.org/10.1016/S0304-3959(97)00016-X" TargetMode="External"/><Relationship Id="rId24" Type="http://schemas.openxmlformats.org/officeDocument/2006/relationships/hyperlink" Target="http://graphics.tx.ovid.com/ovftpdfs/FPDDNCJCMDBPFJ00/fs046/ovft/live/gv023/00000487/00000487-198803000-00002.pdf" TargetMode="External"/><Relationship Id="rId25"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6"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7" Type="http://schemas.openxmlformats.org/officeDocument/2006/relationships/hyperlink" Target="http://ac.els-cdn.com/S0278584607000516/1-s2.0-S0278584607000516-main.pdf?_tid=ae70f8d6-db85-11e5-bad9-00000aacb35d&amp;acdnat=1456380470_3fd1bd29ae07170aa4afea7e7c3cf198" TargetMode="External"/><Relationship Id="rId28" Type="http://schemas.openxmlformats.org/officeDocument/2006/relationships/hyperlink" Target="http://graphics.tx.ovid.com/ovftpdfs/FPDDNCJCEEAHLE00/fs047/ovft/live/gv024/00005205/00005205-198501000-00004.pdf" TargetMode="Externa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pss.sagepub.com/content/1/5/312.full.pdf" TargetMode="External"/><Relationship Id="rId17" Type="http://schemas.openxmlformats.org/officeDocument/2006/relationships/hyperlink" Target="http://ac.els-cdn.com/S0304395908002303/1-s2.0-S0304395908002303-main.pdf?_tid=946fa7dc-9dfc-11e5-8bde-00000aab0f27&amp;acdnat=1449614565_b828cef9a9af5d0cf4ef6e6f8c2cf924" TargetMode="External"/><Relationship Id="rId18" Type="http://schemas.openxmlformats.org/officeDocument/2006/relationships/hyperlink" Target="http://download.springer.com/static/pdf/487/art%253A10.1007%252FBF02801974.pdf?auth66=1426558477_ea1d9489fa9d8c3ce09de1771ebaab6d&amp;ext=.pdf" TargetMode="External"/><Relationship Id="rId19" Type="http://schemas.openxmlformats.org/officeDocument/2006/relationships/hyperlink" Target="http://www.thelancet.com/journals/lancet/article/PIIS0140-6736(78)92762-9/abstrac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40B110-5C93-B748-9C9F-352C6CB89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07</Pages>
  <Words>42322</Words>
  <Characters>241237</Characters>
  <Application>Microsoft Macintosh Word</Application>
  <DocSecurity>0</DocSecurity>
  <Lines>2010</Lines>
  <Paragraphs>565</Paragraphs>
  <ScaleCrop>false</ScaleCrop>
  <Company/>
  <LinksUpToDate>false</LinksUpToDate>
  <CharactersWithSpaces>282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281</cp:revision>
  <dcterms:created xsi:type="dcterms:W3CDTF">2016-03-22T06:56:00Z</dcterms:created>
  <dcterms:modified xsi:type="dcterms:W3CDTF">2016-04-04T06:56:00Z</dcterms:modified>
</cp:coreProperties>
</file>